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bookmarkStart w:id="1" w:name="_Hlk124758051"/>
      <w:bookmarkEnd w:id="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9"/>
          <w:footerReference w:type="default" r:id="rId10"/>
          <w:footerReference w:type="first" r:id="rId11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93057611"/>
      <w:bookmarkStart w:id="3" w:name="_Toc12476253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2"/>
      <w:bookmarkEnd w:id="3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4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" w:name="_Toc93057612"/>
      <w:bookmarkStart w:id="6" w:name="_Toc124762535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5"/>
      <w:bookmarkEnd w:id="6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" w:name="_Toc93057613"/>
      <w:bookmarkStart w:id="8" w:name="_Toc124762536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4"/>
      <w:bookmarkEnd w:id="7"/>
      <w:bookmarkEnd w:id="8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9" w:name="_Toc91426358"/>
      <w:bookmarkStart w:id="10" w:name="_Toc93057614"/>
      <w:bookmarkStart w:id="11" w:name="_Toc124762537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9"/>
      <w:bookmarkEnd w:id="10"/>
      <w:bookmarkEnd w:id="11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2" w:name="_Toc91426359"/>
      <w:bookmarkStart w:id="13" w:name="_Toc93057615"/>
      <w:bookmarkStart w:id="14" w:name="_Toc124762538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2"/>
      <w:bookmarkEnd w:id="13"/>
      <w:bookmarkEnd w:id="14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5" w:name="_Toc91426360"/>
      <w:bookmarkStart w:id="16" w:name="_Toc93057616"/>
      <w:bookmarkStart w:id="17" w:name="_Toc124762539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5"/>
      <w:bookmarkEnd w:id="16"/>
      <w:bookmarkEnd w:id="17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8" w:name="_Toc91426361"/>
      <w:bookmarkStart w:id="19" w:name="_Toc93057617"/>
      <w:bookmarkStart w:id="20" w:name="_Toc124762540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8"/>
      <w:bookmarkEnd w:id="19"/>
      <w:bookmarkEnd w:id="2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7112738E" w14:textId="5CFD3E22" w:rsidR="00924A5C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762534" w:history="1">
            <w:r w:rsidR="00924A5C" w:rsidRPr="0033282B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 w:rsidR="00924A5C">
              <w:rPr>
                <w:noProof/>
                <w:webHidden/>
              </w:rPr>
              <w:tab/>
            </w:r>
            <w:r w:rsidR="00924A5C">
              <w:rPr>
                <w:noProof/>
                <w:webHidden/>
              </w:rPr>
              <w:fldChar w:fldCharType="begin"/>
            </w:r>
            <w:r w:rsidR="00924A5C">
              <w:rPr>
                <w:noProof/>
                <w:webHidden/>
              </w:rPr>
              <w:instrText xml:space="preserve"> PAGEREF _Toc124762534 \h </w:instrText>
            </w:r>
            <w:r w:rsidR="00924A5C">
              <w:rPr>
                <w:noProof/>
                <w:webHidden/>
              </w:rPr>
            </w:r>
            <w:r w:rsidR="00924A5C">
              <w:rPr>
                <w:noProof/>
                <w:webHidden/>
              </w:rPr>
              <w:fldChar w:fldCharType="separate"/>
            </w:r>
            <w:r w:rsidR="00924A5C">
              <w:rPr>
                <w:noProof/>
                <w:webHidden/>
              </w:rPr>
              <w:t>i</w:t>
            </w:r>
            <w:r w:rsidR="00924A5C">
              <w:rPr>
                <w:noProof/>
                <w:webHidden/>
              </w:rPr>
              <w:fldChar w:fldCharType="end"/>
            </w:r>
          </w:hyperlink>
        </w:p>
        <w:p w14:paraId="6BE7F4DC" w14:textId="71041160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35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A999E0" w14:textId="33E3F06A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36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810D40" w14:textId="324AEB10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37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E63926" w14:textId="0B1B8893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38" w:history="1">
            <w:r w:rsidRPr="0033282B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2B4C08" w14:textId="294424E8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39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10B7F5" w14:textId="641F4EF3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0" w:history="1">
            <w:r w:rsidRPr="0033282B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6DFECE" w14:textId="6B51CF23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1" w:history="1">
            <w:r w:rsidRPr="0033282B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D505A4" w14:textId="1BE935B9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2" w:history="1">
            <w:r w:rsidRPr="0033282B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x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46587F" w14:textId="09730B9A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3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BDB38A" w14:textId="3ED90930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4" w:history="1">
            <w:r w:rsidRPr="0033282B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9D7FD6" w14:textId="6FE3AE27" w:rsidR="00924A5C" w:rsidRDefault="00924A5C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45" w:history="1">
            <w:r w:rsidRPr="0033282B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1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33282B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3E1240" w14:textId="23F53BCD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46" w:history="1">
            <w:r w:rsidRPr="0033282B">
              <w:rPr>
                <w:rStyle w:val="Hyperlink"/>
              </w:rPr>
              <w:t>1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Latar Belakan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4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544F1576" w14:textId="401D8D7D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47" w:history="1">
            <w:r w:rsidRPr="0033282B">
              <w:rPr>
                <w:rStyle w:val="Hyperlink"/>
              </w:rPr>
              <w:t>1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Tuju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4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78F74580" w14:textId="58918422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1" w:history="1">
            <w:r w:rsidRPr="0033282B">
              <w:rPr>
                <w:rStyle w:val="Hyperlink"/>
              </w:rPr>
              <w:t>1.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Manfaa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>
              <w:rPr>
                <w:webHidden/>
              </w:rPr>
              <w:fldChar w:fldCharType="end"/>
            </w:r>
          </w:hyperlink>
        </w:p>
        <w:p w14:paraId="41324672" w14:textId="182AA02C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2" w:history="1">
            <w:r w:rsidRPr="0033282B">
              <w:rPr>
                <w:rStyle w:val="Hyperlink"/>
              </w:rPr>
              <w:t>1.4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Waktu Dan Tempat Pelaksana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40C56280" w14:textId="2CD92E8C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3" w:history="1">
            <w:r w:rsidRPr="0033282B">
              <w:rPr>
                <w:rStyle w:val="Hyperlink"/>
              </w:rPr>
              <w:t>1.4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Waktu Pelaksana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F608F3B" w14:textId="504BA171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4" w:history="1">
            <w:r w:rsidRPr="0033282B">
              <w:rPr>
                <w:rStyle w:val="Hyperlink"/>
              </w:rPr>
              <w:t>1.4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Tempat Pelaksana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663B641" w14:textId="5F9F5700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5" w:history="1">
            <w:r w:rsidRPr="0033282B">
              <w:rPr>
                <w:rStyle w:val="Hyperlink"/>
              </w:rPr>
              <w:t>1.5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Jadwal Kegiatan Serta Alokasi Waktu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1A53C424" w14:textId="55501F86" w:rsidR="00924A5C" w:rsidRDefault="00924A5C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56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2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85B78" w14:textId="7663E9F1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57" w:history="1">
            <w:r w:rsidRPr="0033282B">
              <w:rPr>
                <w:rStyle w:val="Hyperlink"/>
              </w:rPr>
              <w:t>2.1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Sejarah PT ODISYS INDONESI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5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61F9BB85" w14:textId="76B0C256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64" w:history="1">
            <w:r w:rsidRPr="0033282B">
              <w:rPr>
                <w:rStyle w:val="Hyperlink"/>
              </w:rPr>
              <w:t>2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Kegiatan PT ODISYS INDONESI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6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449BCE9C" w14:textId="01AC338C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66" w:history="1">
            <w:r w:rsidRPr="0033282B">
              <w:rPr>
                <w:rStyle w:val="Hyperlink"/>
              </w:rPr>
              <w:t>2.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Struktur Organisasi PT ODISYS INDONESI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6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285202BA" w14:textId="34E1D503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67" w:history="1">
            <w:r w:rsidRPr="0033282B">
              <w:rPr>
                <w:rStyle w:val="Hyperlink"/>
              </w:rPr>
              <w:t>2.4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Visi dan Misi Tempat PK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6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6D3F5B0E" w14:textId="45732FDD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72" w:history="1">
            <w:r w:rsidRPr="0033282B">
              <w:rPr>
                <w:rStyle w:val="Hyperlink"/>
              </w:rPr>
              <w:t>2.5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Sistem Kerja Tempat PK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7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32951ED9" w14:textId="451D65A5" w:rsidR="00924A5C" w:rsidRDefault="00924A5C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73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3.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CD40ED" w14:textId="10D2F976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0" w:history="1">
            <w:r w:rsidRPr="0033282B">
              <w:rPr>
                <w:rStyle w:val="Hyperlink"/>
              </w:rPr>
              <w:t>3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Bidang Kerj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6640929F" w14:textId="27E1A5BD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1" w:history="1">
            <w:r w:rsidRPr="0033282B">
              <w:rPr>
                <w:rStyle w:val="Hyperlink"/>
              </w:rPr>
              <w:t>3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Projek Yang Dikerjak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5645C563" w14:textId="1CC59128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2" w:history="1">
            <w:r w:rsidRPr="0033282B">
              <w:rPr>
                <w:rStyle w:val="Hyperlink"/>
              </w:rPr>
              <w:t>3.2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KUMIS APP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14:paraId="4DB248D2" w14:textId="697D104E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3" w:history="1">
            <w:r w:rsidRPr="0033282B">
              <w:rPr>
                <w:rStyle w:val="Hyperlink"/>
              </w:rPr>
              <w:t>3.2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PANDU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4BA082AB" w14:textId="1CA1AA9C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4" w:history="1">
            <w:r w:rsidRPr="0033282B">
              <w:rPr>
                <w:rStyle w:val="Hyperlink"/>
              </w:rPr>
              <w:t>3.2.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KLO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67C1C6EA" w14:textId="30E70597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5" w:history="1">
            <w:r w:rsidRPr="0033282B">
              <w:rPr>
                <w:rStyle w:val="Hyperlink"/>
              </w:rPr>
              <w:t>3.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Tools</w:t>
            </w:r>
            <w:r w:rsidRPr="0033282B">
              <w:rPr>
                <w:rStyle w:val="Hyperlink"/>
              </w:rPr>
              <w:t xml:space="preserve"> Pendukun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0FF8F553" w14:textId="4C3CC8C8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6" w:history="1">
            <w:r w:rsidRPr="0033282B">
              <w:rPr>
                <w:rStyle w:val="Hyperlink"/>
              </w:rPr>
              <w:t>3.3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ChatGP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5CE81D5C" w14:textId="1584081A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7" w:history="1">
            <w:r w:rsidRPr="0033282B">
              <w:rPr>
                <w:rStyle w:val="Hyperlink"/>
              </w:rPr>
              <w:t>3.3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Dbeave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4FBB32B4" w14:textId="500629B5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8" w:history="1">
            <w:r w:rsidRPr="0033282B">
              <w:rPr>
                <w:rStyle w:val="Hyperlink"/>
              </w:rPr>
              <w:t>3.3.3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GitLab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2</w:t>
            </w:r>
            <w:r>
              <w:rPr>
                <w:webHidden/>
              </w:rPr>
              <w:fldChar w:fldCharType="end"/>
            </w:r>
          </w:hyperlink>
        </w:p>
        <w:p w14:paraId="5B950CE3" w14:textId="3E5D6AD3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89" w:history="1">
            <w:r w:rsidRPr="0033282B">
              <w:rPr>
                <w:rStyle w:val="Hyperlink"/>
              </w:rPr>
              <w:t>3.3.4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Larag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8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001C5715" w14:textId="4A244DCC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90" w:history="1">
            <w:r w:rsidRPr="0033282B">
              <w:rPr>
                <w:rStyle w:val="Hyperlink"/>
              </w:rPr>
              <w:t>3.3.5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Postm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9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5A456258" w14:textId="6DC5EFB3" w:rsidR="00924A5C" w:rsidRDefault="00924A5C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91" w:history="1">
            <w:r w:rsidRPr="0033282B">
              <w:rPr>
                <w:rStyle w:val="Hyperlink"/>
              </w:rPr>
              <w:t>3.3.6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  <w:i/>
                <w:iCs/>
              </w:rPr>
              <w:t>Telegram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9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4</w:t>
            </w:r>
            <w:r>
              <w:rPr>
                <w:webHidden/>
              </w:rPr>
              <w:fldChar w:fldCharType="end"/>
            </w:r>
          </w:hyperlink>
        </w:p>
        <w:p w14:paraId="32DAC022" w14:textId="7DE6C77C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92" w:history="1">
            <w:r w:rsidRPr="0033282B">
              <w:rPr>
                <w:rStyle w:val="Hyperlink"/>
              </w:rPr>
              <w:t>3.4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Uraian Kerja PK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9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4</w:t>
            </w:r>
            <w:r>
              <w:rPr>
                <w:webHidden/>
              </w:rPr>
              <w:fldChar w:fldCharType="end"/>
            </w:r>
          </w:hyperlink>
        </w:p>
        <w:p w14:paraId="0D09AB60" w14:textId="3FCE27B7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93" w:history="1">
            <w:r w:rsidRPr="0033282B">
              <w:rPr>
                <w:rStyle w:val="Hyperlink"/>
              </w:rPr>
              <w:t>3.5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Hasil Pelaksana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9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7</w:t>
            </w:r>
            <w:r>
              <w:rPr>
                <w:webHidden/>
              </w:rPr>
              <w:fldChar w:fldCharType="end"/>
            </w:r>
          </w:hyperlink>
        </w:p>
        <w:p w14:paraId="47003F3E" w14:textId="0F8A3ED2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594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86FE4B" w14:textId="38DF6788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599" w:history="1">
            <w:r w:rsidRPr="0033282B">
              <w:rPr>
                <w:rStyle w:val="Hyperlink"/>
              </w:rPr>
              <w:t>4.1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Kesimpul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59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8</w:t>
            </w:r>
            <w:r>
              <w:rPr>
                <w:webHidden/>
              </w:rPr>
              <w:fldChar w:fldCharType="end"/>
            </w:r>
          </w:hyperlink>
        </w:p>
        <w:p w14:paraId="28D67C1B" w14:textId="24415D20" w:rsidR="00924A5C" w:rsidRDefault="00924A5C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  <w:lang w:val="en-ID" w:eastAsia="en-ID"/>
            </w:rPr>
          </w:pPr>
          <w:hyperlink w:anchor="_Toc124762605" w:history="1">
            <w:r w:rsidRPr="0033282B">
              <w:rPr>
                <w:rStyle w:val="Hyperlink"/>
              </w:rPr>
              <w:t>4.2.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lang w:val="en-ID" w:eastAsia="en-ID"/>
              </w:rPr>
              <w:tab/>
            </w:r>
            <w:r w:rsidRPr="0033282B">
              <w:rPr>
                <w:rStyle w:val="Hyperlink"/>
              </w:rPr>
              <w:t>Sar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2476260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8</w:t>
            </w:r>
            <w:r>
              <w:rPr>
                <w:webHidden/>
              </w:rPr>
              <w:fldChar w:fldCharType="end"/>
            </w:r>
          </w:hyperlink>
        </w:p>
        <w:p w14:paraId="4763F133" w14:textId="7EE31B3D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606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6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28FFC0" w14:textId="3B8B7BF7" w:rsidR="00924A5C" w:rsidRDefault="00924A5C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  <w:lang w:val="en-ID" w:eastAsia="en-ID"/>
            </w:rPr>
          </w:pPr>
          <w:hyperlink w:anchor="_Toc124762607" w:history="1">
            <w:r w:rsidRPr="0033282B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7626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5FBB78" w14:textId="1FE85ADE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1" w:name="_Toc91426362" w:displacedByCustomXml="prev"/>
    <w:p w14:paraId="7A47D145" w14:textId="77777777" w:rsidR="00D55BEC" w:rsidRDefault="00A20C2C" w:rsidP="00DB2822">
      <w:pPr>
        <w:pStyle w:val="Heading1"/>
        <w:spacing w:line="720" w:lineRule="auto"/>
        <w:jc w:val="center"/>
        <w:rPr>
          <w:noProof/>
        </w:rPr>
      </w:pPr>
      <w:bookmarkStart w:id="22" w:name="_Toc93057618"/>
      <w:bookmarkStart w:id="23" w:name="_Toc124762541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1"/>
      <w:bookmarkEnd w:id="22"/>
      <w:bookmarkEnd w:id="23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0344252" w14:textId="0C750BAC" w:rsidR="00D55BEC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  <w:lang w:val="en-ID" w:eastAsia="en-ID"/>
        </w:rPr>
      </w:pPr>
      <w:hyperlink w:anchor="_Toc124175203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</w:t>
        </w:r>
        <w:r w:rsidR="00D55BEC" w:rsidRPr="00540601">
          <w:rPr>
            <w:rStyle w:val="Hyperlink"/>
            <w:rFonts w:ascii="Times New Roman" w:hAnsi="Times New Roman" w:cs="Times New Roman"/>
            <w:noProof/>
          </w:rPr>
          <w:t>a</w:t>
        </w:r>
        <w:r w:rsidR="00D55BEC" w:rsidRPr="00540601">
          <w:rPr>
            <w:rStyle w:val="Hyperlink"/>
            <w:rFonts w:ascii="Times New Roman" w:hAnsi="Times New Roman" w:cs="Times New Roman"/>
            <w:noProof/>
          </w:rPr>
          <w:t>r 1 Logo PT ODISY</w:t>
        </w:r>
        <w:r w:rsidR="00D55BEC" w:rsidRPr="00540601">
          <w:rPr>
            <w:rStyle w:val="Hyperlink"/>
            <w:rFonts w:ascii="Times New Roman" w:hAnsi="Times New Roman" w:cs="Times New Roman"/>
            <w:noProof/>
          </w:rPr>
          <w:t>S</w:t>
        </w:r>
        <w:r w:rsidR="00D55BEC" w:rsidRPr="00540601">
          <w:rPr>
            <w:rStyle w:val="Hyperlink"/>
            <w:rFonts w:ascii="Times New Roman" w:hAnsi="Times New Roman" w:cs="Times New Roman"/>
            <w:noProof/>
          </w:rPr>
          <w:t xml:space="preserve"> INDONESIA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3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5</w:t>
        </w:r>
        <w:r w:rsidR="00D55BEC">
          <w:rPr>
            <w:noProof/>
            <w:webHidden/>
          </w:rPr>
          <w:fldChar w:fldCharType="end"/>
        </w:r>
      </w:hyperlink>
    </w:p>
    <w:p w14:paraId="2CF8E08A" w14:textId="71106C7B" w:rsidR="00924A5C" w:rsidRPr="00924A5C" w:rsidRDefault="00000000" w:rsidP="00924A5C">
      <w:pPr>
        <w:pStyle w:val="TableofFigures"/>
        <w:tabs>
          <w:tab w:val="right" w:leader="dot" w:pos="7928"/>
        </w:tabs>
        <w:rPr>
          <w:noProof/>
        </w:rPr>
      </w:pPr>
      <w:hyperlink w:anchor="_Toc124175204" w:history="1">
        <w:r w:rsidR="00D55BEC" w:rsidRPr="00540601">
          <w:rPr>
            <w:rStyle w:val="Hyperlink"/>
            <w:rFonts w:ascii="Times New Roman" w:hAnsi="Times New Roman" w:cs="Times New Roman"/>
            <w:noProof/>
          </w:rPr>
          <w:t>Gambar 2 Struktur Organisasi PT</w:t>
        </w:r>
        <w:r w:rsidR="00D55BEC">
          <w:rPr>
            <w:noProof/>
            <w:webHidden/>
          </w:rPr>
          <w:tab/>
        </w:r>
        <w:r w:rsidR="00D55BEC">
          <w:rPr>
            <w:noProof/>
            <w:webHidden/>
          </w:rPr>
          <w:fldChar w:fldCharType="begin"/>
        </w:r>
        <w:r w:rsidR="00D55BEC">
          <w:rPr>
            <w:noProof/>
            <w:webHidden/>
          </w:rPr>
          <w:instrText xml:space="preserve"> PAGEREF _Toc124175204 \h </w:instrText>
        </w:r>
        <w:r w:rsidR="00D55BEC">
          <w:rPr>
            <w:noProof/>
            <w:webHidden/>
          </w:rPr>
        </w:r>
        <w:r w:rsidR="00D55BEC">
          <w:rPr>
            <w:noProof/>
            <w:webHidden/>
          </w:rPr>
          <w:fldChar w:fldCharType="separate"/>
        </w:r>
        <w:r w:rsidR="00D55BEC">
          <w:rPr>
            <w:noProof/>
            <w:webHidden/>
          </w:rPr>
          <w:t>6</w:t>
        </w:r>
        <w:r w:rsidR="00D55BEC">
          <w:rPr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4" w:name="_Toc91426363"/>
      <w:bookmarkStart w:id="25" w:name="_Toc93057619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26" w:name="_Toc124762542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4"/>
      <w:bookmarkEnd w:id="25"/>
      <w:bookmarkEnd w:id="26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7" w:name="_Toc91426364"/>
      <w:bookmarkStart w:id="28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9" w:name="_Toc12476254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7"/>
      <w:bookmarkEnd w:id="28"/>
      <w:bookmarkEnd w:id="29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30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2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1" w:name="_Toc93057621"/>
      <w:bookmarkStart w:id="32" w:name="_Toc12476254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  <w:bookmarkEnd w:id="32"/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3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4" w:name="_Toc124762545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5" w:name="_Toc91426366"/>
      <w:bookmarkEnd w:id="30"/>
      <w:bookmarkEnd w:id="33"/>
      <w:bookmarkEnd w:id="34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6" w:name="_Toc92963736"/>
      <w:bookmarkStart w:id="37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5"/>
      <w:bookmarkEnd w:id="36"/>
      <w:bookmarkEnd w:id="37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8" w:name="_Toc91426367"/>
      <w:bookmarkStart w:id="39" w:name="_Toc93057623"/>
      <w:bookmarkStart w:id="40" w:name="_Toc12476254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8"/>
      <w:bookmarkEnd w:id="39"/>
      <w:bookmarkEnd w:id="40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EE889BC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LOGISTICS,TGI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4CF5EFD7" w:rsidR="00E70C9C" w:rsidRPr="00F36086" w:rsidRDefault="00F36086" w:rsidP="00F3608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1" w:name="_Toc91426368"/>
      <w:bookmarkStart w:id="42" w:name="_Toc93057624"/>
      <w:bookmarkStart w:id="43" w:name="_Toc12476254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1"/>
      <w:bookmarkEnd w:id="42"/>
      <w:bookmarkEnd w:id="43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4" w:name="_Toc91947636"/>
      <w:bookmarkStart w:id="45" w:name="_Toc92103380"/>
      <w:bookmarkStart w:id="46" w:name="_Toc92138789"/>
      <w:bookmarkStart w:id="47" w:name="_Toc92740141"/>
      <w:bookmarkStart w:id="48" w:name="_Toc92740227"/>
      <w:bookmarkStart w:id="49" w:name="_Toc92740314"/>
      <w:bookmarkStart w:id="50" w:name="_Toc92740401"/>
      <w:bookmarkStart w:id="51" w:name="_Toc92776543"/>
      <w:bookmarkStart w:id="52" w:name="_Toc92874301"/>
      <w:bookmarkStart w:id="53" w:name="_Toc92874652"/>
      <w:bookmarkStart w:id="54" w:name="_Toc91426369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58E920" w14:textId="5D439F02" w:rsidR="00A73ACC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hliannya</w:t>
      </w:r>
      <w:proofErr w:type="spellEnd"/>
    </w:p>
    <w:p w14:paraId="0772FDC5" w14:textId="7248CFA6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14:paraId="6E530711" w14:textId="415E2DC4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</w:p>
    <w:p w14:paraId="550E7F02" w14:textId="0AD5FD4B" w:rsidR="00A76693" w:rsidRPr="001C560A" w:rsidRDefault="001C560A" w:rsidP="00FA67D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56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vendor) yang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lient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5" w:name="_Toc92921120"/>
      <w:bookmarkStart w:id="56" w:name="_Toc92921219"/>
      <w:bookmarkStart w:id="57" w:name="_Toc92958268"/>
      <w:bookmarkStart w:id="58" w:name="_Toc92963739"/>
      <w:bookmarkStart w:id="59" w:name="_Toc92965085"/>
      <w:bookmarkStart w:id="60" w:name="_Toc92966214"/>
      <w:bookmarkStart w:id="61" w:name="_Toc92999815"/>
      <w:bookmarkStart w:id="62" w:name="_Toc93003730"/>
      <w:bookmarkStart w:id="63" w:name="_Toc93004058"/>
      <w:bookmarkStart w:id="64" w:name="_Toc93046851"/>
      <w:bookmarkStart w:id="65" w:name="_Toc93046945"/>
      <w:bookmarkStart w:id="66" w:name="_Toc93057625"/>
      <w:bookmarkStart w:id="67" w:name="_Toc117378148"/>
      <w:bookmarkStart w:id="68" w:name="_Toc124150821"/>
      <w:bookmarkStart w:id="69" w:name="_Toc124168057"/>
      <w:bookmarkStart w:id="70" w:name="_Toc124173590"/>
      <w:bookmarkStart w:id="71" w:name="_Toc124175150"/>
      <w:bookmarkStart w:id="72" w:name="_Toc124410773"/>
      <w:bookmarkStart w:id="73" w:name="_Toc124762382"/>
      <w:bookmarkStart w:id="74" w:name="_Toc124762548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5" w:name="_Toc92874302"/>
      <w:bookmarkStart w:id="76" w:name="_Toc92874653"/>
      <w:bookmarkStart w:id="77" w:name="_Toc92921121"/>
      <w:bookmarkStart w:id="78" w:name="_Toc92921220"/>
      <w:bookmarkStart w:id="79" w:name="_Toc92958269"/>
      <w:bookmarkStart w:id="80" w:name="_Toc92963740"/>
      <w:bookmarkStart w:id="81" w:name="_Toc92965086"/>
      <w:bookmarkStart w:id="82" w:name="_Toc92966215"/>
      <w:bookmarkStart w:id="83" w:name="_Toc92999816"/>
      <w:bookmarkStart w:id="84" w:name="_Toc93003731"/>
      <w:bookmarkStart w:id="85" w:name="_Toc93004059"/>
      <w:bookmarkStart w:id="86" w:name="_Toc93046852"/>
      <w:bookmarkStart w:id="87" w:name="_Toc93046946"/>
      <w:bookmarkStart w:id="88" w:name="_Toc93057626"/>
      <w:bookmarkStart w:id="89" w:name="_Toc117378149"/>
      <w:bookmarkStart w:id="90" w:name="_Toc124150822"/>
      <w:bookmarkStart w:id="91" w:name="_Toc124168058"/>
      <w:bookmarkStart w:id="92" w:name="_Toc124173591"/>
      <w:bookmarkStart w:id="93" w:name="_Toc124175151"/>
      <w:bookmarkStart w:id="94" w:name="_Toc124410774"/>
      <w:bookmarkStart w:id="95" w:name="_Toc124762383"/>
      <w:bookmarkStart w:id="96" w:name="_Toc124762549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97" w:name="_Toc92874303"/>
      <w:bookmarkStart w:id="98" w:name="_Toc92874654"/>
      <w:bookmarkStart w:id="99" w:name="_Toc92921122"/>
      <w:bookmarkStart w:id="100" w:name="_Toc92921221"/>
      <w:bookmarkStart w:id="101" w:name="_Toc92958270"/>
      <w:bookmarkStart w:id="102" w:name="_Toc92963741"/>
      <w:bookmarkStart w:id="103" w:name="_Toc92965087"/>
      <w:bookmarkStart w:id="104" w:name="_Toc92966216"/>
      <w:bookmarkStart w:id="105" w:name="_Toc92999817"/>
      <w:bookmarkStart w:id="106" w:name="_Toc93003732"/>
      <w:bookmarkStart w:id="107" w:name="_Toc93004060"/>
      <w:bookmarkStart w:id="108" w:name="_Toc93046853"/>
      <w:bookmarkStart w:id="109" w:name="_Toc93046947"/>
      <w:bookmarkStart w:id="110" w:name="_Toc93057627"/>
      <w:bookmarkStart w:id="111" w:name="_Toc117378150"/>
      <w:bookmarkStart w:id="112" w:name="_Toc124150823"/>
      <w:bookmarkStart w:id="113" w:name="_Toc124168059"/>
      <w:bookmarkStart w:id="114" w:name="_Toc124173592"/>
      <w:bookmarkStart w:id="115" w:name="_Toc124175152"/>
      <w:bookmarkStart w:id="116" w:name="_Toc124410775"/>
      <w:bookmarkStart w:id="117" w:name="_Toc124762384"/>
      <w:bookmarkStart w:id="118" w:name="_Toc124762550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9" w:name="_Toc93057628"/>
      <w:bookmarkStart w:id="120" w:name="_Toc12476255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4"/>
      <w:bookmarkEnd w:id="119"/>
      <w:bookmarkEnd w:id="120"/>
      <w:proofErr w:type="spellEnd"/>
    </w:p>
    <w:p w14:paraId="2115090E" w14:textId="3E48AB13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(PKL) yang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C560A">
        <w:rPr>
          <w:rFonts w:ascii="Times New Roman" w:hAnsi="Times New Roman" w:cs="Times New Roman"/>
          <w:sz w:val="24"/>
          <w:szCs w:val="24"/>
        </w:rPr>
        <w:t>dila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6BF7CA70" w:rsidR="00AE59A7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6568F199" w14:textId="2F65B85E" w:rsidR="007C12AD" w:rsidRDefault="001C560A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2773283" w14:textId="287DFA4D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</w:p>
    <w:p w14:paraId="1C1E17B6" w14:textId="6C5EB660" w:rsidR="001C560A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r w:rsidR="00014A70"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1F907AC6" w14:textId="088784FA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1A1747B" w14:textId="52052749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6DC3562" w14:textId="045BCB6C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32DF7F5E" w14:textId="15607969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</w:p>
    <w:p w14:paraId="311E8058" w14:textId="50979306" w:rsid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1F489699" w14:textId="61F02E23" w:rsidR="007C12AD" w:rsidRP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B878A98" w14:textId="4F242FAC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</w:t>
      </w:r>
    </w:p>
    <w:p w14:paraId="7CCAA9F5" w14:textId="16726886" w:rsidR="00014A70" w:rsidRPr="00014A70" w:rsidRDefault="007C12AD" w:rsidP="00014A70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6333F96F" w14:textId="191F7E8F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4A70">
        <w:rPr>
          <w:rFonts w:ascii="Times New Roman" w:hAnsi="Times New Roman" w:cs="Times New Roman"/>
          <w:sz w:val="24"/>
          <w:szCs w:val="24"/>
        </w:rPr>
        <w:lastRenderedPageBreak/>
        <w:t xml:space="preserve">Telah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ahasiswany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6846E866" w14:textId="4A13FB5E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4A7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1" w:name="_Toc91426370"/>
      <w:bookmarkStart w:id="122" w:name="_Toc93057629"/>
      <w:bookmarkStart w:id="123" w:name="_Toc12476255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121"/>
      <w:bookmarkEnd w:id="122"/>
      <w:bookmarkEnd w:id="123"/>
      <w:proofErr w:type="spellEnd"/>
    </w:p>
    <w:p w14:paraId="049C2E09" w14:textId="7F9AB104" w:rsidR="00163633" w:rsidRPr="000A0BCE" w:rsidRDefault="00AA11CC" w:rsidP="00014A7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4" w:name="_Toc91426371"/>
      <w:bookmarkStart w:id="125" w:name="_Toc93057630"/>
      <w:bookmarkStart w:id="126" w:name="_Toc124762553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24"/>
      <w:bookmarkEnd w:id="125"/>
      <w:bookmarkEnd w:id="126"/>
    </w:p>
    <w:p w14:paraId="0DBB65B3" w14:textId="459A27D2" w:rsidR="00AA11CC" w:rsidRPr="000A0BCE" w:rsidRDefault="00AA11CC" w:rsidP="00DA4370">
      <w:pPr>
        <w:spacing w:line="360" w:lineRule="auto"/>
        <w:ind w:left="567"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27" w:name="_Toc91426372"/>
      <w:bookmarkStart w:id="128" w:name="_Toc93057631"/>
      <w:bookmarkStart w:id="129" w:name="_Toc124762554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27"/>
      <w:bookmarkEnd w:id="128"/>
      <w:bookmarkEnd w:id="129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22B45673" w14:textId="597D10B6" w:rsidR="0026641E" w:rsidRDefault="00295603" w:rsidP="0026641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30" w:name="_Toc91426373"/>
      <w:bookmarkStart w:id="131" w:name="_Toc93057632"/>
      <w:bookmarkStart w:id="132" w:name="_Toc124762555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Start w:id="133" w:name="_Toc91426374"/>
      <w:bookmarkStart w:id="134" w:name="_Toc93057633"/>
      <w:bookmarkEnd w:id="130"/>
      <w:bookmarkEnd w:id="131"/>
      <w:bookmarkEnd w:id="132"/>
    </w:p>
    <w:tbl>
      <w:tblPr>
        <w:tblW w:w="8195" w:type="dxa"/>
        <w:tblLook w:val="04A0" w:firstRow="1" w:lastRow="0" w:firstColumn="1" w:lastColumn="0" w:noHBand="0" w:noVBand="1"/>
      </w:tblPr>
      <w:tblGrid>
        <w:gridCol w:w="510"/>
        <w:gridCol w:w="2283"/>
        <w:gridCol w:w="403"/>
        <w:gridCol w:w="406"/>
        <w:gridCol w:w="406"/>
        <w:gridCol w:w="407"/>
        <w:gridCol w:w="406"/>
        <w:gridCol w:w="406"/>
        <w:gridCol w:w="406"/>
        <w:gridCol w:w="407"/>
        <w:gridCol w:w="406"/>
        <w:gridCol w:w="437"/>
        <w:gridCol w:w="437"/>
        <w:gridCol w:w="439"/>
        <w:gridCol w:w="436"/>
      </w:tblGrid>
      <w:tr w:rsidR="00DA604D" w:rsidRPr="00C1542C" w14:paraId="0B33F719" w14:textId="72EEFD23" w:rsidTr="00DA604D">
        <w:trPr>
          <w:trHeight w:val="223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B0B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No</w:t>
            </w:r>
          </w:p>
        </w:tc>
        <w:tc>
          <w:tcPr>
            <w:tcW w:w="2283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B28F1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Nama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giat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720FDD" w14:textId="1EA18F1B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Minggu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-</w:t>
            </w:r>
          </w:p>
        </w:tc>
      </w:tr>
      <w:tr w:rsidR="00DA604D" w:rsidRPr="00C1542C" w14:paraId="0BA543B8" w14:textId="13D77DB6" w:rsidTr="00DA604D">
        <w:trPr>
          <w:trHeight w:val="223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B35A6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60AA7" w14:textId="77777777" w:rsidR="00DA604D" w:rsidRPr="009A096A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9157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AD4B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2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E54C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3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0604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4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BBE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FED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6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0585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7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BED9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8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444D" w14:textId="77777777" w:rsidR="00DA604D" w:rsidRPr="009A096A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9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2407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0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E328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1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F3B5D" w14:textId="77777777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 w:rsidRPr="006B5A11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2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CFE5C39" w14:textId="7160A746" w:rsidR="00DA604D" w:rsidRPr="006B5A11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GB" w:eastAsia="en-GB"/>
              </w:rPr>
              <w:t>13</w:t>
            </w:r>
          </w:p>
        </w:tc>
      </w:tr>
      <w:tr w:rsidR="00DA604D" w:rsidRPr="00C1542C" w14:paraId="54FC6BEF" w14:textId="5524DDE2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90A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5A52" w14:textId="77777777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enalan</w:t>
            </w:r>
            <w:proofErr w:type="spellEnd"/>
          </w:p>
        </w:tc>
        <w:tc>
          <w:tcPr>
            <w:tcW w:w="5402" w:type="dxa"/>
            <w:gridSpan w:val="1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610584" w14:textId="1F909773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DA604D" w:rsidRPr="00C1542C" w14:paraId="485EA6E4" w14:textId="5F1D475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58F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6A6BC" w14:textId="1507144C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wawancara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0072B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1B0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29B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299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BCC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DA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DB5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11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18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16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30D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762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1467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258A095" w14:textId="06A0BBA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4D0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9A57F" w14:textId="3DF6EA5D" w:rsidR="00DA604D" w:rsidRPr="00C010BD" w:rsidRDefault="00DA604D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kena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saha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5AEAE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5D19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018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23FD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932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99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35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3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F42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662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1A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826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4CD44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DE6767F" w14:textId="2177C958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60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57D" w14:textId="7B609EFA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Setup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jek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031F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0B73F5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C5FD5DA" w14:textId="7AA3185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CD3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A749B" w14:textId="0CBBD12B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software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ibutuhkan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99810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9F3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F2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DA1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9A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E5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130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A8ED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C64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3C61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353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9F0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E9052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B2C1C76" w14:textId="4F76F99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F5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33DA7" w14:textId="2B9A415E" w:rsidR="00DA604D" w:rsidRPr="00C010BD" w:rsidRDefault="00DA604D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lone repository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5D115E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40DC8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3DE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AC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2F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39C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D95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BD7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D3A63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36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B55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58100F6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251E29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650E8B0" w14:textId="3A6E47F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CDB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13275" w14:textId="4778D3E4" w:rsidR="00DA604D" w:rsidRPr="003C7176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7CF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4C982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75EA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7F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D3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EEA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5D2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5F6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433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5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1CA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3C60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3CBC6C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09F420" w14:textId="2B95269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05082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17AA9A" w14:textId="00FD5CF9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EF02F4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AT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Kamadjaj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gistic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F879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69C0A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3118F4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B370B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F8CE7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167B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874C1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7FF09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3EAF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DD7E4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42702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D4E2B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3F6637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1B78F78" w14:textId="6E51D82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5C1F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2BD2C8" w14:textId="7D926481" w:rsidR="00DA604D" w:rsidRPr="00EF02F4" w:rsidRDefault="00DA604D" w:rsidP="00EF02F4">
            <w:pPr>
              <w:pStyle w:val="ListParagraph"/>
              <w:numPr>
                <w:ilvl w:val="0"/>
                <w:numId w:val="30"/>
              </w:num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internal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B420BA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FC542E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DA49E3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55847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C761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F1AC7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7387E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32C9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B6AC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1D3D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BCCC6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0F99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4DEB5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A76DD62" w14:textId="7EE98F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826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57FED" w14:textId="3A35A4EA" w:rsidR="00DA604D" w:rsidRPr="00F7134C" w:rsidRDefault="00DA604D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Development</w:t>
            </w:r>
          </w:p>
        </w:tc>
        <w:tc>
          <w:tcPr>
            <w:tcW w:w="4966" w:type="dxa"/>
            <w:gridSpan w:val="1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B0AB6" w14:textId="7D6D4615" w:rsidR="00DA604D" w:rsidRPr="003C7176" w:rsidRDefault="00DA604D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1375C7D" w14:textId="77777777" w:rsidR="00DA604D" w:rsidRPr="003C7176" w:rsidRDefault="00DA604D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ACA2DE2" w14:textId="23E41B5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77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A0C1E" w14:textId="791C40DF" w:rsidR="00DA604D" w:rsidRPr="00F7134C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Armada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6AFB2D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DAB9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A71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5761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3049A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6DB9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3321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51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E86B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2595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4A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5855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F918E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6105949" w14:textId="6F3DBA1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B67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ECF96" w14:textId="6004986E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E2E92B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F8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06EF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E72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966BE0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95CE5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AB73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406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94D0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E099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301A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26F9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E18486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814115" w14:textId="749EE3E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706F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E7FBDE3" w14:textId="28B4C2F3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5A47013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06C751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D5250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F9B14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8125B2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F3AF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C5C2C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CD930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8F15E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47A045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DC6C1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2C172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E99BCC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946E671" w14:textId="3AEC1069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3DCE3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71C126F" w14:textId="77AD56F8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Location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FBDDA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B7230E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CA9F0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42ACB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6E91A5C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A51D8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69AEC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633574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06743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A529FD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4897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21CC7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D3E582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B1BED89" w14:textId="2BC77E25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77B4C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05E2A53" w14:textId="7DBFAAB4" w:rsidR="00DA604D" w:rsidRDefault="00DA604D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8AA6AB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D28B2E8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643E6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B9EFB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D2F4A6E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4721D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EA4B09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4D83DF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C8AF31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DF5D8F2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90965A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E4DDC0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F3F25F6" w14:textId="77777777" w:rsidR="00DA604D" w:rsidRPr="003C7176" w:rsidRDefault="00DA604D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0B839D" w14:textId="54A0240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DDB42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455EF86" w14:textId="7A6C7EA7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D2C4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3DB17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0FB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D0548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34782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95CCED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7855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432A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7CCFB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3887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F7E7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D7F77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E9252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D7149AF" w14:textId="6E6715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87F45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8B5CB1C" w14:textId="53D89E35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9D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C892A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0AED7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9E6E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F1412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05AD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B6D5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CDB6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E4488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BE6D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6F624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199B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3B4E14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3B6EF2" w14:textId="4D3358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C73C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9B2CC26" w14:textId="690411E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REST API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outes Details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4E976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1272AE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BC63C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014D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00E6A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0DEE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7A6D3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BC952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B389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B5CA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1724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EEB8F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5CF77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228D1D6E" w14:textId="4320FCC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136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4FD2E6" w14:textId="62B1AC89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tMstcodes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5A86D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FF4A6CC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7AFCA2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EA55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11CC4C3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420E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BE6E9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A4A32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14711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42D8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F7A22E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9948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8E010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7FCABD9" w14:textId="59CB8114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312FD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60523F8" w14:textId="4B4D4B98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pdate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fil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41CB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1FD84D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9B9F1B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79E6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588B7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0481D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71B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DD85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508C8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52C0CE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F7EF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A83B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F23B3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FC8333" w14:textId="47BA9F3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8A9B3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472322E" w14:textId="2DC1BD24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girim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rameter </w:t>
            </w:r>
            <w:proofErr w:type="spellStart"/>
            <w:r w:rsidRPr="006B5A11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UR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ntu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DC1B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Postma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BFBB90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F6CCE2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1EFD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CFF4DE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095B64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2348E4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41F87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E4D8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B3B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2F175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2A070E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181C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D7B785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433AA84" w14:textId="64C3AC1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84DB5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DEC4AF" w14:textId="6F3E56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C5CF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F85A03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A1E19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D56F4D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6BFB469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D0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5534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D1752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38869D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1C6B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DB6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B1F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1AEDBE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8C72D89" w14:textId="6C381BEA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4E13A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655E56F" w14:textId="2FD6FC26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 xml:space="preserve">REST AP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ongkar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rang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4FB8C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0820A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3961A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C63D0A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7C479A9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024E1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7BEF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936B1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81023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3FBB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80F835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2E498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F93D3C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0465DD0" w14:textId="25301ED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EE0F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194BBC" w14:textId="00F911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ST API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uj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validasi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07B234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04DBD8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72B5E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3BA116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43966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15291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D6A19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01DAD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358B2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2731B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AB840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7F43FF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21BAB4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49AFB08A" w14:textId="3A8734E3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786DE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01CFF74" w14:textId="69DB5D3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bua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U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agi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“Pallet Tracking”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80B2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3A6274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DFC08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EAB4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28913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57E78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C5962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C1A62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0055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EAA07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F1AF3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457F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7004BDB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43C52F2" w14:textId="00EFA3E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AA522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11E76B0" w14:textId="03F863CB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8BC139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48063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22F96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8C65ED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3280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2570284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C597F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62A6D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A8032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8D3EE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371B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1F84F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46F76D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636236E" w14:textId="432FBAA0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A80B7C" w14:textId="30A2DC52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6CD7DD8" w14:textId="56422BCA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nambah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53D4F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fiteri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61B3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33385D1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AA1743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F48B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9D0F3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25E14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3E1EA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2A9B3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90C5A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FB4E2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F196F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38698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1917764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4DFC249" w14:textId="34208C4E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DB334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F4AFABF" w14:textId="2D0D5A32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ar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alet</w:t>
            </w:r>
            <w:proofErr w:type="spellEnd"/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821D9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B63080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6F87F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C1383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7B769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763E7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EB9AC9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1F9B1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8D809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8B2C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407A06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95FB8B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5FB36D5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DA90F70" w14:textId="0177919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CE433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8F5FC0F" w14:textId="64DAD2D1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Enkrips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Base6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da User Pi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D3AC2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6814DA9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8D041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D871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93FD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F52FE4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F3096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5FBD3D4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E51D8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AB394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16CA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711E6D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6319B4B5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3CDA15" w14:textId="6C3675F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8960F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85AB1E9" w14:textId="209EFE1F" w:rsidR="00DA604D" w:rsidRDefault="00DA604D" w:rsidP="006B5A11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Sete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ssword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dasark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gram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 digit</w:t>
            </w:r>
            <w:proofErr w:type="gram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NIK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6815FA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0BF5" w14:textId="77777777" w:rsidR="00DA604D" w:rsidRPr="003C7176" w:rsidRDefault="00DA604D" w:rsidP="006B5A11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7A4AC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F53F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985F312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CAE33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7A869F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38B67F8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6203F47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86ABE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F940710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FDD63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057A354" w14:textId="77777777" w:rsidR="00DA604D" w:rsidRPr="003C7176" w:rsidRDefault="00DA604D" w:rsidP="006B5A1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7555373B" w14:textId="3D217BE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7D413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63BC1C9" w14:textId="2B77FA9F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odul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85F79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7781ED7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4406C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C4F6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43CA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B22B8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3D8C3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A38616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FFDCDA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6C7C8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5FE2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80FC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489AEA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7F39FBE" w14:textId="7A2C481F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A855C1" w14:textId="43885C4F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9EEAE39" w14:textId="0BB37C95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tampi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Cetak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Report SMU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49E83C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031E5D9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4B820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862B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7F0E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6865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F9B0F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06B6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8E13E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D9D64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1F7A5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A5CE9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0FD7C9F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60175C97" w14:textId="646B05FB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2B4ED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57B734E" w14:textId="0491D56B" w:rsidR="00DA604D" w:rsidRDefault="00DA604D" w:rsidP="002E6397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ata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ula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menu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sssessment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Question</w:t>
            </w:r>
          </w:p>
        </w:tc>
        <w:tc>
          <w:tcPr>
            <w:tcW w:w="40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0346FD" w14:textId="2CFE48D3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C70E9B" w14:textId="77777777" w:rsidR="00DA604D" w:rsidRPr="003C7176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88411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55DF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632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D94064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C1C0D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B31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55B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27BA2E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2651C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751C773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8D1497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3E6623C6" w14:textId="0FFB7D66" w:rsidTr="00DA604D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7B65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283" w:type="dxa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1B39" w14:textId="04A9CE02" w:rsidR="00DA604D" w:rsidRPr="00F7134C" w:rsidRDefault="00DA604D" w:rsidP="002E6397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lajar</w:t>
            </w:r>
            <w:proofErr w:type="spellEnd"/>
          </w:p>
        </w:tc>
        <w:tc>
          <w:tcPr>
            <w:tcW w:w="496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10179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</w:tcPr>
          <w:p w14:paraId="3E06639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686BF5F" w14:textId="16272772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2F9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28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0BFE" w14:textId="1C266A69" w:rsidR="00DA604D" w:rsidRPr="00C010B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packages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AutoCRUD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3AFDF73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36E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C11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57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A873B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6D3343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4791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3D6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B798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F3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81C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A6A8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7720EB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53F7E794" w14:textId="44F751FC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E183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6DB45" w14:textId="1DE19DA2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8B30BA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SON respons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C6A5A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CCEE63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62BC4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EDEAB2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59584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9B81F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5D5BE1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3EA5E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3D445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74A9F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A9E83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3F2EE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F110B4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CE020D5" w14:textId="2BEAC816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51E57D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81DBE49" w14:textId="50A4F851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062639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UI Kit Livewire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19B9C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F9F2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8C6900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8FE05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0E9F33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C90BF5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80932B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EC571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D63D2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1F4467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416DB8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01B282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690AC24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79C2E82" w14:textId="5CCC89F7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A032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7507C675" w14:textId="4B5CAF23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JQuery</w:t>
            </w:r>
            <w:proofErr w:type="spellEnd"/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6556E0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66A5E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B8468A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D77078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1A67C4D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F84CC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65A6E0E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0F2A5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6D7B0A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BA001B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6E41D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E09AB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2DD5B6F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02B7ED1C" w14:textId="7AD86988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2C414B5" w14:textId="30500780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5B3413" w14:textId="2B32E7DB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CRUD AJAX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0E9B2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06A991C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48065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CEE7E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8A4751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2D749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32DFD7D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06767E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A0925B7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BF8A47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CC9370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E51C9C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B557DC4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DA604D" w:rsidRPr="00C1542C" w14:paraId="1FAAA3AE" w14:textId="79C6AFAD" w:rsidTr="00DA604D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E39EB12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28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EFBEE26" w14:textId="0B880D69" w:rsidR="00DA604D" w:rsidRDefault="00DA604D" w:rsidP="002E6397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r w:rsidRPr="00ED748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Golang</w:t>
            </w:r>
          </w:p>
        </w:tc>
        <w:tc>
          <w:tcPr>
            <w:tcW w:w="40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1EC152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F346FD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F733F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192A08B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125C559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109A6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016985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</w:tcPr>
          <w:p w14:paraId="4239DB06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0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094488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3AE2FBE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C6A4C50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FE6D0F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3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</w:tcPr>
          <w:p w14:paraId="564E7A21" w14:textId="77777777" w:rsidR="00DA604D" w:rsidRPr="003C7176" w:rsidRDefault="00DA604D" w:rsidP="002E6397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</w:tbl>
    <w:p w14:paraId="2DF708D5" w14:textId="77777777" w:rsidR="0026641E" w:rsidRPr="0026641E" w:rsidRDefault="0026641E" w:rsidP="0026641E"/>
    <w:p w14:paraId="5942C823" w14:textId="77C38438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26641E">
        <w:rPr>
          <w:rFonts w:ascii="Times New Roman" w:hAnsi="Times New Roman" w:cs="Times New Roman"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082C003A" w14:textId="6D77A07C" w:rsidR="000D56CF" w:rsidRPr="000D56CF" w:rsidRDefault="00295603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35" w:name="_Toc124762556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36" w:name="_Toc91426375"/>
      <w:bookmarkEnd w:id="133"/>
      <w:bookmarkEnd w:id="134"/>
      <w:bookmarkEnd w:id="135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37" w:name="_Toc92963748"/>
      <w:bookmarkStart w:id="138" w:name="_Toc92965094"/>
      <w:bookmarkStart w:id="139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36"/>
      <w:bookmarkEnd w:id="137"/>
      <w:bookmarkEnd w:id="138"/>
      <w:bookmarkEnd w:id="139"/>
    </w:p>
    <w:p w14:paraId="134781ED" w14:textId="66470A23" w:rsidR="00F62580" w:rsidRPr="00AB59FC" w:rsidRDefault="00295603" w:rsidP="00AB59FC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40" w:name="_Toc91426376"/>
      <w:bookmarkStart w:id="141" w:name="_Toc93057634"/>
      <w:bookmarkStart w:id="142" w:name="_Toc124762557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40"/>
      <w:bookmarkEnd w:id="141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04463">
        <w:rPr>
          <w:rFonts w:ascii="Times New Roman" w:hAnsi="Times New Roman" w:cs="Times New Roman"/>
          <w:b/>
          <w:color w:val="auto"/>
          <w:sz w:val="24"/>
          <w:szCs w:val="24"/>
        </w:rPr>
        <w:t>T ODISYS INDONESIA</w:t>
      </w:r>
      <w:bookmarkEnd w:id="142"/>
    </w:p>
    <w:p w14:paraId="47A73C69" w14:textId="77777777" w:rsidR="00BC5E27" w:rsidRDefault="00BC5E27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noProof/>
          <w:sz w:val="24"/>
          <w:szCs w:val="24"/>
        </w:rPr>
      </w:pPr>
    </w:p>
    <w:p w14:paraId="3A6CF605" w14:textId="49331486" w:rsidR="00D81C2B" w:rsidRDefault="00404463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1CAF96" wp14:editId="09DE3B3C">
            <wp:extent cx="3025402" cy="425450"/>
            <wp:effectExtent l="19050" t="19050" r="22860" b="1270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402" cy="42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3D91F7" w14:textId="468456B8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43" w:name="_Toc124175203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r w:rsidR="00404463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T ODISYS INDONESIA</w:t>
      </w:r>
      <w:bookmarkEnd w:id="143"/>
    </w:p>
    <w:p w14:paraId="4645DC26" w14:textId="6CFED1A7" w:rsidR="002B3645" w:rsidRPr="00AB59FC" w:rsidRDefault="00D96999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2015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oleh Salim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Widjaj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liau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jabat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CEO PT ODISYS INDONESIA. PT ODISYS INDONESI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r w:rsidR="00AB59FC" w:rsidRPr="00AB59FC">
        <w:rPr>
          <w:rFonts w:ascii="Times New Roman" w:hAnsi="Times New Roman" w:cs="Times New Roman"/>
          <w:i/>
          <w:iCs/>
          <w:sz w:val="24"/>
          <w:szCs w:val="24"/>
        </w:rPr>
        <w:t>software as a as service</w:t>
      </w:r>
      <w:r w:rsidR="00AB59FC">
        <w:rPr>
          <w:rFonts w:ascii="Times New Roman" w:hAnsi="Times New Roman" w:cs="Times New Roman"/>
          <w:sz w:val="24"/>
          <w:szCs w:val="24"/>
        </w:rPr>
        <w:t xml:space="preserve"> (SaaS)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E2A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C3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perusahaan-perusahaan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. PT ODISYS INDONESIA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r w:rsidR="00AB59FC">
        <w:rPr>
          <w:rFonts w:ascii="Times New Roman" w:hAnsi="Times New Roman" w:cs="Times New Roman"/>
          <w:i/>
          <w:iCs/>
          <w:sz w:val="24"/>
          <w:szCs w:val="24"/>
        </w:rPr>
        <w:t xml:space="preserve">website </w:t>
      </w:r>
      <w:r w:rsidR="00AB59F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B59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59FC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alamat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70B8">
        <w:rPr>
          <w:rFonts w:ascii="Times New Roman" w:hAnsi="Times New Roman" w:cs="Times New Roman"/>
          <w:sz w:val="24"/>
          <w:szCs w:val="24"/>
        </w:rPr>
        <w:t>url</w:t>
      </w:r>
      <w:proofErr w:type="spellEnd"/>
      <w:r w:rsidR="00A770B8">
        <w:rPr>
          <w:rFonts w:ascii="Times New Roman" w:hAnsi="Times New Roman" w:cs="Times New Roman"/>
          <w:sz w:val="24"/>
          <w:szCs w:val="24"/>
        </w:rPr>
        <w:t xml:space="preserve"> </w:t>
      </w:r>
      <w:r w:rsidR="00A770B8" w:rsidRPr="00A770B8">
        <w:rPr>
          <w:rFonts w:ascii="Times New Roman" w:hAnsi="Times New Roman" w:cs="Times New Roman"/>
          <w:sz w:val="24"/>
          <w:szCs w:val="24"/>
        </w:rPr>
        <w:t>https://odisys.id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44" w:name="_Toc86745699"/>
      <w:bookmarkStart w:id="145" w:name="_Toc86746679"/>
      <w:bookmarkStart w:id="146" w:name="_Toc87531682"/>
      <w:bookmarkStart w:id="147" w:name="_Toc87532050"/>
      <w:bookmarkStart w:id="148" w:name="_Toc90993309"/>
      <w:bookmarkStart w:id="149" w:name="_Toc90993468"/>
      <w:bookmarkStart w:id="150" w:name="_Toc91425459"/>
      <w:bookmarkStart w:id="151" w:name="_Toc91426377"/>
      <w:bookmarkStart w:id="152" w:name="_Toc91426454"/>
      <w:bookmarkStart w:id="153" w:name="_Toc91426766"/>
      <w:bookmarkStart w:id="154" w:name="_Toc91426829"/>
      <w:bookmarkStart w:id="155" w:name="_Toc91426892"/>
      <w:bookmarkStart w:id="156" w:name="_Toc91427333"/>
      <w:bookmarkStart w:id="157" w:name="_Toc91427433"/>
      <w:bookmarkStart w:id="158" w:name="_Toc91574561"/>
      <w:bookmarkStart w:id="159" w:name="_Toc91574826"/>
      <w:bookmarkStart w:id="160" w:name="_Toc91947645"/>
      <w:bookmarkStart w:id="161" w:name="_Toc92103389"/>
      <w:bookmarkStart w:id="162" w:name="_Toc92138798"/>
      <w:bookmarkStart w:id="163" w:name="_Toc92740150"/>
      <w:bookmarkStart w:id="164" w:name="_Toc92740236"/>
      <w:bookmarkStart w:id="165" w:name="_Toc92740323"/>
      <w:bookmarkStart w:id="166" w:name="_Toc92740410"/>
      <w:bookmarkStart w:id="167" w:name="_Toc92776552"/>
      <w:bookmarkStart w:id="168" w:name="_Toc92873901"/>
      <w:bookmarkStart w:id="169" w:name="_Toc92874312"/>
      <w:bookmarkStart w:id="170" w:name="_Toc92874663"/>
      <w:bookmarkStart w:id="171" w:name="_Toc92921131"/>
      <w:bookmarkStart w:id="172" w:name="_Toc92921230"/>
      <w:bookmarkStart w:id="173" w:name="_Toc92958279"/>
      <w:bookmarkStart w:id="174" w:name="_Toc92963750"/>
      <w:bookmarkStart w:id="175" w:name="_Toc92965096"/>
      <w:bookmarkStart w:id="176" w:name="_Toc92966225"/>
      <w:bookmarkStart w:id="177" w:name="_Toc92999826"/>
      <w:bookmarkStart w:id="178" w:name="_Toc93003740"/>
      <w:bookmarkStart w:id="179" w:name="_Toc93004068"/>
      <w:bookmarkStart w:id="180" w:name="_Toc93046861"/>
      <w:bookmarkStart w:id="181" w:name="_Toc93046955"/>
      <w:bookmarkStart w:id="182" w:name="_Toc93057635"/>
      <w:bookmarkStart w:id="183" w:name="_Toc117378158"/>
      <w:bookmarkStart w:id="184" w:name="_Toc124150831"/>
      <w:bookmarkStart w:id="185" w:name="_Toc124168067"/>
      <w:bookmarkStart w:id="186" w:name="_Toc124173600"/>
      <w:bookmarkStart w:id="187" w:name="_Toc124175160"/>
      <w:bookmarkStart w:id="188" w:name="_Toc124410783"/>
      <w:bookmarkStart w:id="189" w:name="_Toc124762392"/>
      <w:bookmarkStart w:id="190" w:name="_Toc124762558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91" w:name="_Toc86745700"/>
      <w:bookmarkStart w:id="192" w:name="_Toc86746680"/>
      <w:bookmarkStart w:id="193" w:name="_Toc87531683"/>
      <w:bookmarkStart w:id="194" w:name="_Toc87532051"/>
      <w:bookmarkStart w:id="195" w:name="_Toc90993310"/>
      <w:bookmarkStart w:id="196" w:name="_Toc90993469"/>
      <w:bookmarkStart w:id="197" w:name="_Toc91425460"/>
      <w:bookmarkStart w:id="198" w:name="_Toc91426378"/>
      <w:bookmarkStart w:id="199" w:name="_Toc91426455"/>
      <w:bookmarkStart w:id="200" w:name="_Toc91426767"/>
      <w:bookmarkStart w:id="201" w:name="_Toc91426830"/>
      <w:bookmarkStart w:id="202" w:name="_Toc91426893"/>
      <w:bookmarkStart w:id="203" w:name="_Toc91427334"/>
      <w:bookmarkStart w:id="204" w:name="_Toc91427434"/>
      <w:bookmarkStart w:id="205" w:name="_Toc91574562"/>
      <w:bookmarkStart w:id="206" w:name="_Toc91574827"/>
      <w:bookmarkStart w:id="207" w:name="_Toc91947646"/>
      <w:bookmarkStart w:id="208" w:name="_Toc92103390"/>
      <w:bookmarkStart w:id="209" w:name="_Toc92138799"/>
      <w:bookmarkStart w:id="210" w:name="_Toc92740151"/>
      <w:bookmarkStart w:id="211" w:name="_Toc92740237"/>
      <w:bookmarkStart w:id="212" w:name="_Toc92740324"/>
      <w:bookmarkStart w:id="213" w:name="_Toc92740411"/>
      <w:bookmarkStart w:id="214" w:name="_Toc92776553"/>
      <w:bookmarkStart w:id="215" w:name="_Toc92873902"/>
      <w:bookmarkStart w:id="216" w:name="_Toc92874313"/>
      <w:bookmarkStart w:id="217" w:name="_Toc92874664"/>
      <w:bookmarkStart w:id="218" w:name="_Toc92921132"/>
      <w:bookmarkStart w:id="219" w:name="_Toc92921231"/>
      <w:bookmarkStart w:id="220" w:name="_Toc92958280"/>
      <w:bookmarkStart w:id="221" w:name="_Toc92963751"/>
      <w:bookmarkStart w:id="222" w:name="_Toc92965097"/>
      <w:bookmarkStart w:id="223" w:name="_Toc92966226"/>
      <w:bookmarkStart w:id="224" w:name="_Toc92999827"/>
      <w:bookmarkStart w:id="225" w:name="_Toc93003741"/>
      <w:bookmarkStart w:id="226" w:name="_Toc93004069"/>
      <w:bookmarkStart w:id="227" w:name="_Toc93046862"/>
      <w:bookmarkStart w:id="228" w:name="_Toc93046956"/>
      <w:bookmarkStart w:id="229" w:name="_Toc93057636"/>
      <w:bookmarkStart w:id="230" w:name="_Toc117378159"/>
      <w:bookmarkStart w:id="231" w:name="_Toc124150832"/>
      <w:bookmarkStart w:id="232" w:name="_Toc124168068"/>
      <w:bookmarkStart w:id="233" w:name="_Toc124173601"/>
      <w:bookmarkStart w:id="234" w:name="_Toc124175161"/>
      <w:bookmarkStart w:id="235" w:name="_Toc124410784"/>
      <w:bookmarkStart w:id="236" w:name="_Toc124762393"/>
      <w:bookmarkStart w:id="237" w:name="_Toc124762559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38" w:name="_Toc86745701"/>
      <w:bookmarkStart w:id="239" w:name="_Toc86746681"/>
      <w:bookmarkStart w:id="240" w:name="_Toc87531684"/>
      <w:bookmarkStart w:id="241" w:name="_Toc87532052"/>
      <w:bookmarkStart w:id="242" w:name="_Toc90993311"/>
      <w:bookmarkStart w:id="243" w:name="_Toc90993470"/>
      <w:bookmarkStart w:id="244" w:name="_Toc91425461"/>
      <w:bookmarkStart w:id="245" w:name="_Toc91426379"/>
      <w:bookmarkStart w:id="246" w:name="_Toc91426456"/>
      <w:bookmarkStart w:id="247" w:name="_Toc91426768"/>
      <w:bookmarkStart w:id="248" w:name="_Toc91426831"/>
      <w:bookmarkStart w:id="249" w:name="_Toc91426894"/>
      <w:bookmarkStart w:id="250" w:name="_Toc91427335"/>
      <w:bookmarkStart w:id="251" w:name="_Toc91427435"/>
      <w:bookmarkStart w:id="252" w:name="_Toc91574563"/>
      <w:bookmarkStart w:id="253" w:name="_Toc91574828"/>
      <w:bookmarkStart w:id="254" w:name="_Toc91947647"/>
      <w:bookmarkStart w:id="255" w:name="_Toc92103391"/>
      <w:bookmarkStart w:id="256" w:name="_Toc92138800"/>
      <w:bookmarkStart w:id="257" w:name="_Toc92740152"/>
      <w:bookmarkStart w:id="258" w:name="_Toc92740238"/>
      <w:bookmarkStart w:id="259" w:name="_Toc92740325"/>
      <w:bookmarkStart w:id="260" w:name="_Toc92740412"/>
      <w:bookmarkStart w:id="261" w:name="_Toc92776554"/>
      <w:bookmarkStart w:id="262" w:name="_Toc92873903"/>
      <w:bookmarkStart w:id="263" w:name="_Toc92874314"/>
      <w:bookmarkStart w:id="264" w:name="_Toc92874665"/>
      <w:bookmarkStart w:id="265" w:name="_Toc92921133"/>
      <w:bookmarkStart w:id="266" w:name="_Toc92921232"/>
      <w:bookmarkStart w:id="267" w:name="_Toc92958281"/>
      <w:bookmarkStart w:id="268" w:name="_Toc92963752"/>
      <w:bookmarkStart w:id="269" w:name="_Toc92965098"/>
      <w:bookmarkStart w:id="270" w:name="_Toc92966227"/>
      <w:bookmarkStart w:id="271" w:name="_Toc92999828"/>
      <w:bookmarkStart w:id="272" w:name="_Toc93003742"/>
      <w:bookmarkStart w:id="273" w:name="_Toc93004070"/>
      <w:bookmarkStart w:id="274" w:name="_Toc93046863"/>
      <w:bookmarkStart w:id="275" w:name="_Toc93046957"/>
      <w:bookmarkStart w:id="276" w:name="_Toc93057637"/>
      <w:bookmarkStart w:id="277" w:name="_Toc117378160"/>
      <w:bookmarkStart w:id="278" w:name="_Toc124150833"/>
      <w:bookmarkStart w:id="279" w:name="_Toc124168069"/>
      <w:bookmarkStart w:id="280" w:name="_Toc124173602"/>
      <w:bookmarkStart w:id="281" w:name="_Toc124175162"/>
      <w:bookmarkStart w:id="282" w:name="_Toc124410785"/>
      <w:bookmarkStart w:id="283" w:name="_Toc124762394"/>
      <w:bookmarkStart w:id="284" w:name="_Toc124762560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85" w:name="_Toc91574564"/>
      <w:bookmarkStart w:id="286" w:name="_Toc91574829"/>
      <w:bookmarkStart w:id="287" w:name="_Toc91947648"/>
      <w:bookmarkStart w:id="288" w:name="_Toc92103392"/>
      <w:bookmarkStart w:id="289" w:name="_Toc92138801"/>
      <w:bookmarkStart w:id="290" w:name="_Toc92740153"/>
      <w:bookmarkStart w:id="291" w:name="_Toc92740239"/>
      <w:bookmarkStart w:id="292" w:name="_Toc92740326"/>
      <w:bookmarkStart w:id="293" w:name="_Toc92740413"/>
      <w:bookmarkStart w:id="294" w:name="_Toc92776555"/>
      <w:bookmarkStart w:id="295" w:name="_Toc92873904"/>
      <w:bookmarkStart w:id="296" w:name="_Toc92874315"/>
      <w:bookmarkStart w:id="297" w:name="_Toc92874666"/>
      <w:bookmarkStart w:id="298" w:name="_Toc92921134"/>
      <w:bookmarkStart w:id="299" w:name="_Toc92921233"/>
      <w:bookmarkStart w:id="300" w:name="_Toc92958282"/>
      <w:bookmarkStart w:id="301" w:name="_Toc92963753"/>
      <w:bookmarkStart w:id="302" w:name="_Toc92965099"/>
      <w:bookmarkStart w:id="303" w:name="_Toc92966228"/>
      <w:bookmarkStart w:id="304" w:name="_Toc92999829"/>
      <w:bookmarkStart w:id="305" w:name="_Toc93003743"/>
      <w:bookmarkStart w:id="306" w:name="_Toc93004071"/>
      <w:bookmarkStart w:id="307" w:name="_Toc93046864"/>
      <w:bookmarkStart w:id="308" w:name="_Toc93046958"/>
      <w:bookmarkStart w:id="309" w:name="_Toc93057638"/>
      <w:bookmarkStart w:id="310" w:name="_Toc117378161"/>
      <w:bookmarkStart w:id="311" w:name="_Toc124150834"/>
      <w:bookmarkStart w:id="312" w:name="_Toc124168070"/>
      <w:bookmarkStart w:id="313" w:name="_Toc124173603"/>
      <w:bookmarkStart w:id="314" w:name="_Toc124175163"/>
      <w:bookmarkStart w:id="315" w:name="_Toc124410786"/>
      <w:bookmarkStart w:id="316" w:name="_Toc91426380"/>
      <w:bookmarkStart w:id="317" w:name="_Toc124762395"/>
      <w:bookmarkStart w:id="318" w:name="_Toc124762561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7"/>
      <w:bookmarkEnd w:id="318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19" w:name="_Toc92740154"/>
      <w:bookmarkStart w:id="320" w:name="_Toc92740240"/>
      <w:bookmarkStart w:id="321" w:name="_Toc92740327"/>
      <w:bookmarkStart w:id="322" w:name="_Toc92740414"/>
      <w:bookmarkStart w:id="323" w:name="_Toc92776556"/>
      <w:bookmarkStart w:id="324" w:name="_Toc92873905"/>
      <w:bookmarkStart w:id="325" w:name="_Toc92874316"/>
      <w:bookmarkStart w:id="326" w:name="_Toc92874667"/>
      <w:bookmarkStart w:id="327" w:name="_Toc92921135"/>
      <w:bookmarkStart w:id="328" w:name="_Toc92921234"/>
      <w:bookmarkStart w:id="329" w:name="_Toc92958283"/>
      <w:bookmarkStart w:id="330" w:name="_Toc92963754"/>
      <w:bookmarkStart w:id="331" w:name="_Toc92965100"/>
      <w:bookmarkStart w:id="332" w:name="_Toc92966229"/>
      <w:bookmarkStart w:id="333" w:name="_Toc92999830"/>
      <w:bookmarkStart w:id="334" w:name="_Toc93003744"/>
      <w:bookmarkStart w:id="335" w:name="_Toc93004072"/>
      <w:bookmarkStart w:id="336" w:name="_Toc93046865"/>
      <w:bookmarkStart w:id="337" w:name="_Toc93046959"/>
      <w:bookmarkStart w:id="338" w:name="_Toc93057639"/>
      <w:bookmarkStart w:id="339" w:name="_Toc117378162"/>
      <w:bookmarkStart w:id="340" w:name="_Toc124150835"/>
      <w:bookmarkStart w:id="341" w:name="_Toc124168071"/>
      <w:bookmarkStart w:id="342" w:name="_Toc124173604"/>
      <w:bookmarkStart w:id="343" w:name="_Toc124175164"/>
      <w:bookmarkStart w:id="344" w:name="_Toc124410787"/>
      <w:bookmarkStart w:id="345" w:name="_Toc124762396"/>
      <w:bookmarkStart w:id="346" w:name="_Toc124762562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47" w:name="_Toc92740155"/>
      <w:bookmarkStart w:id="348" w:name="_Toc92740241"/>
      <w:bookmarkStart w:id="349" w:name="_Toc92740328"/>
      <w:bookmarkStart w:id="350" w:name="_Toc92740415"/>
      <w:bookmarkStart w:id="351" w:name="_Toc92776557"/>
      <w:bookmarkStart w:id="352" w:name="_Toc92873906"/>
      <w:bookmarkStart w:id="353" w:name="_Toc92874317"/>
      <w:bookmarkStart w:id="354" w:name="_Toc92874668"/>
      <w:bookmarkStart w:id="355" w:name="_Toc92921136"/>
      <w:bookmarkStart w:id="356" w:name="_Toc92921235"/>
      <w:bookmarkStart w:id="357" w:name="_Toc92958284"/>
      <w:bookmarkStart w:id="358" w:name="_Toc92963755"/>
      <w:bookmarkStart w:id="359" w:name="_Toc92965101"/>
      <w:bookmarkStart w:id="360" w:name="_Toc92966230"/>
      <w:bookmarkStart w:id="361" w:name="_Toc92999831"/>
      <w:bookmarkStart w:id="362" w:name="_Toc93003745"/>
      <w:bookmarkStart w:id="363" w:name="_Toc93004073"/>
      <w:bookmarkStart w:id="364" w:name="_Toc93046866"/>
      <w:bookmarkStart w:id="365" w:name="_Toc93046960"/>
      <w:bookmarkStart w:id="366" w:name="_Toc93057640"/>
      <w:bookmarkStart w:id="367" w:name="_Toc117378163"/>
      <w:bookmarkStart w:id="368" w:name="_Toc124150836"/>
      <w:bookmarkStart w:id="369" w:name="_Toc124168072"/>
      <w:bookmarkStart w:id="370" w:name="_Toc124173605"/>
      <w:bookmarkStart w:id="371" w:name="_Toc124175165"/>
      <w:bookmarkStart w:id="372" w:name="_Toc124410788"/>
      <w:bookmarkStart w:id="373" w:name="_Toc124762397"/>
      <w:bookmarkStart w:id="374" w:name="_Toc124762563"/>
      <w:bookmarkEnd w:id="347"/>
      <w:bookmarkEnd w:id="348"/>
      <w:bookmarkEnd w:id="349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</w:p>
    <w:p w14:paraId="260906F6" w14:textId="17001B46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75" w:name="_Toc93057641"/>
      <w:bookmarkStart w:id="376" w:name="_Toc124762564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316"/>
      <w:bookmarkEnd w:id="375"/>
      <w:r w:rsidR="00556182">
        <w:rPr>
          <w:rFonts w:ascii="Times New Roman" w:hAnsi="Times New Roman" w:cs="Times New Roman"/>
          <w:b/>
          <w:color w:val="auto"/>
          <w:sz w:val="24"/>
          <w:szCs w:val="24"/>
        </w:rPr>
        <w:t>PT ODISYS INDONESIA</w:t>
      </w:r>
      <w:bookmarkEnd w:id="376"/>
    </w:p>
    <w:p w14:paraId="52F719D7" w14:textId="31531315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</w:t>
      </w:r>
      <w:r w:rsidR="00924A5C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="00924A5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1FD93BF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06EECFFC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77" w:name="_Toc92740157"/>
      <w:bookmarkStart w:id="378" w:name="_Toc92740243"/>
      <w:bookmarkStart w:id="379" w:name="_Toc92740330"/>
      <w:bookmarkStart w:id="380" w:name="_Toc92740417"/>
      <w:bookmarkStart w:id="381" w:name="_Toc92776559"/>
      <w:bookmarkStart w:id="382" w:name="_Toc92873908"/>
      <w:bookmarkStart w:id="383" w:name="_Toc92874319"/>
      <w:bookmarkStart w:id="384" w:name="_Toc92874670"/>
      <w:bookmarkStart w:id="385" w:name="_Toc92921138"/>
      <w:bookmarkStart w:id="386" w:name="_Toc92921237"/>
      <w:bookmarkStart w:id="387" w:name="_Toc92958286"/>
      <w:bookmarkStart w:id="388" w:name="_Toc92963757"/>
      <w:bookmarkStart w:id="389" w:name="_Toc92965103"/>
      <w:bookmarkStart w:id="390" w:name="_Toc92966232"/>
      <w:bookmarkStart w:id="391" w:name="_Toc92999833"/>
      <w:bookmarkStart w:id="392" w:name="_Toc93003747"/>
      <w:bookmarkStart w:id="393" w:name="_Toc93004075"/>
      <w:bookmarkStart w:id="394" w:name="_Toc93046868"/>
      <w:bookmarkStart w:id="395" w:name="_Toc93046962"/>
      <w:bookmarkStart w:id="396" w:name="_Toc93057642"/>
      <w:bookmarkStart w:id="397" w:name="_Toc117378165"/>
      <w:bookmarkStart w:id="398" w:name="_Toc124150838"/>
      <w:bookmarkStart w:id="399" w:name="_Toc124168074"/>
      <w:bookmarkStart w:id="400" w:name="_Toc124173607"/>
      <w:bookmarkStart w:id="401" w:name="_Toc124175167"/>
      <w:bookmarkStart w:id="402" w:name="_Toc124410790"/>
      <w:bookmarkStart w:id="403" w:name="_Toc91426381"/>
      <w:bookmarkStart w:id="404" w:name="_Toc124762399"/>
      <w:bookmarkStart w:id="405" w:name="_Toc124762565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4"/>
      <w:bookmarkEnd w:id="405"/>
    </w:p>
    <w:p w14:paraId="553E7763" w14:textId="17D25623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6" w:name="_Toc93057643"/>
      <w:bookmarkStart w:id="407" w:name="_Toc12476256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03"/>
      <w:bookmarkEnd w:id="406"/>
      <w:r w:rsidR="00404463">
        <w:rPr>
          <w:rFonts w:ascii="Times New Roman" w:hAnsi="Times New Roman" w:cs="Times New Roman"/>
          <w:b/>
          <w:bCs/>
          <w:color w:val="auto"/>
          <w:sz w:val="24"/>
          <w:szCs w:val="24"/>
        </w:rPr>
        <w:t>PT ODISYS INDONESIA</w:t>
      </w:r>
      <w:bookmarkEnd w:id="407"/>
    </w:p>
    <w:p w14:paraId="7AD98D46" w14:textId="6EBFE48A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404463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B0B0E4B" wp14:editId="44F68D86">
            <wp:extent cx="4260423" cy="3272081"/>
            <wp:effectExtent l="0" t="0" r="6985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2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539A593D" w:rsidR="00245115" w:rsidRPr="00924A5C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bookmarkStart w:id="408" w:name="_Toc124175204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D55BEC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</w:t>
      </w:r>
      <w:bookmarkEnd w:id="408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1684872D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>,</w:t>
      </w:r>
      <w:r w:rsidR="00F73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55A">
        <w:rPr>
          <w:rFonts w:ascii="Times New Roman" w:hAnsi="Times New Roman" w:cs="Times New Roman"/>
          <w:sz w:val="24"/>
          <w:szCs w:val="24"/>
        </w:rPr>
        <w:t>Deskrp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9" w:name="_Toc93057644"/>
      <w:bookmarkStart w:id="410" w:name="_Toc12476256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09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10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99DC143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11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53DF46" w14:textId="1F6330AE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12" w:name="_Toc124150841"/>
      <w:bookmarkStart w:id="413" w:name="_Toc124168077"/>
      <w:bookmarkStart w:id="414" w:name="_Toc124173610"/>
      <w:bookmarkStart w:id="415" w:name="_Toc124175170"/>
      <w:bookmarkStart w:id="416" w:name="_Toc124410793"/>
      <w:bookmarkStart w:id="417" w:name="_Toc93057645"/>
      <w:bookmarkStart w:id="418" w:name="_Toc124762402"/>
      <w:bookmarkStart w:id="419" w:name="_Toc124762568"/>
      <w:bookmarkEnd w:id="412"/>
      <w:bookmarkEnd w:id="413"/>
      <w:bookmarkEnd w:id="414"/>
      <w:bookmarkEnd w:id="415"/>
      <w:bookmarkEnd w:id="416"/>
      <w:bookmarkEnd w:id="418"/>
      <w:bookmarkEnd w:id="419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20" w:name="_Toc124150842"/>
      <w:bookmarkStart w:id="421" w:name="_Toc124168078"/>
      <w:bookmarkStart w:id="422" w:name="_Toc124173611"/>
      <w:bookmarkStart w:id="423" w:name="_Toc124175171"/>
      <w:bookmarkStart w:id="424" w:name="_Toc124410794"/>
      <w:bookmarkStart w:id="425" w:name="_Toc124762403"/>
      <w:bookmarkStart w:id="426" w:name="_Toc124762569"/>
      <w:bookmarkEnd w:id="420"/>
      <w:bookmarkEnd w:id="421"/>
      <w:bookmarkEnd w:id="422"/>
      <w:bookmarkEnd w:id="423"/>
      <w:bookmarkEnd w:id="424"/>
      <w:bookmarkEnd w:id="425"/>
      <w:bookmarkEnd w:id="426"/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27" w:name="_Toc124150843"/>
      <w:bookmarkStart w:id="428" w:name="_Toc124168079"/>
      <w:bookmarkStart w:id="429" w:name="_Toc124173612"/>
      <w:bookmarkStart w:id="430" w:name="_Toc124175172"/>
      <w:bookmarkStart w:id="431" w:name="_Toc124410795"/>
      <w:bookmarkStart w:id="432" w:name="_Toc124762404"/>
      <w:bookmarkStart w:id="433" w:name="_Toc124762570"/>
      <w:bookmarkEnd w:id="427"/>
      <w:bookmarkEnd w:id="428"/>
      <w:bookmarkEnd w:id="429"/>
      <w:bookmarkEnd w:id="430"/>
      <w:bookmarkEnd w:id="431"/>
      <w:bookmarkEnd w:id="432"/>
      <w:bookmarkEnd w:id="433"/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4" w:name="_Toc124150844"/>
      <w:bookmarkStart w:id="435" w:name="_Toc124168080"/>
      <w:bookmarkStart w:id="436" w:name="_Toc124173613"/>
      <w:bookmarkStart w:id="437" w:name="_Toc124175173"/>
      <w:bookmarkStart w:id="438" w:name="_Toc124410796"/>
      <w:bookmarkStart w:id="439" w:name="_Toc124762405"/>
      <w:bookmarkStart w:id="440" w:name="_Toc124762571"/>
      <w:bookmarkEnd w:id="434"/>
      <w:bookmarkEnd w:id="435"/>
      <w:bookmarkEnd w:id="436"/>
      <w:bookmarkEnd w:id="437"/>
      <w:bookmarkEnd w:id="438"/>
      <w:bookmarkEnd w:id="439"/>
      <w:bookmarkEnd w:id="440"/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441" w:name="_Toc124762572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411"/>
      <w:bookmarkEnd w:id="417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441"/>
    </w:p>
    <w:p w14:paraId="62C917BB" w14:textId="61341974" w:rsidR="000D56CF" w:rsidRPr="00AB3751" w:rsidRDefault="00404463" w:rsidP="00AB375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442" w:name="_Toc91426384"/>
      <w:r>
        <w:rPr>
          <w:rFonts w:ascii="Times New Roman" w:hAnsi="Times New Roman" w:cs="Times New Roman"/>
          <w:bCs/>
          <w:sz w:val="24"/>
          <w:szCs w:val="24"/>
        </w:rPr>
        <w:t>PT ODISYS INDONESIA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7.00 WI</w:t>
      </w:r>
      <w:bookmarkStart w:id="443" w:name="_Toc91426385"/>
      <w:bookmarkEnd w:id="442"/>
      <w:r w:rsidR="000D56CF">
        <w:rPr>
          <w:rFonts w:ascii="Times New Roman" w:hAnsi="Times New Roman" w:cs="Times New Roman"/>
          <w:bCs/>
          <w:sz w:val="24"/>
          <w:szCs w:val="24"/>
        </w:rPr>
        <w:t>B</w:t>
      </w:r>
      <w:bookmarkEnd w:id="443"/>
      <w:r w:rsidR="000D56C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283E03F9" w14:textId="77777777" w:rsidR="000D56CF" w:rsidRDefault="000D56CF" w:rsidP="000D56CF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44" w:name="_Toc124762573"/>
      <w:r w:rsidRPr="000D56CF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End w:id="444"/>
    </w:p>
    <w:p w14:paraId="3814984C" w14:textId="77777777" w:rsidR="000D56CF" w:rsidRPr="005534CD" w:rsidRDefault="000D56CF" w:rsidP="000D56C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445" w:name="_Toc92963762"/>
      <w:bookmarkStart w:id="446" w:name="_Toc92965108"/>
      <w:bookmarkStart w:id="447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445"/>
      <w:bookmarkEnd w:id="446"/>
      <w:bookmarkEnd w:id="447"/>
    </w:p>
    <w:p w14:paraId="0923626C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48" w:name="_Toc86745708"/>
      <w:bookmarkStart w:id="449" w:name="_Toc86746688"/>
      <w:bookmarkStart w:id="450" w:name="_Toc87531691"/>
      <w:bookmarkStart w:id="451" w:name="_Toc87532059"/>
      <w:bookmarkStart w:id="452" w:name="_Toc90993318"/>
      <w:bookmarkStart w:id="453" w:name="_Toc90993477"/>
      <w:bookmarkStart w:id="454" w:name="_Toc91425468"/>
      <w:bookmarkStart w:id="455" w:name="_Toc91426386"/>
      <w:bookmarkStart w:id="456" w:name="_Toc91426463"/>
      <w:bookmarkStart w:id="457" w:name="_Toc91426775"/>
      <w:bookmarkStart w:id="458" w:name="_Toc91426838"/>
      <w:bookmarkStart w:id="459" w:name="_Toc91426901"/>
      <w:bookmarkStart w:id="460" w:name="_Toc91427342"/>
      <w:bookmarkStart w:id="461" w:name="_Toc91427442"/>
      <w:bookmarkStart w:id="462" w:name="_Toc91574572"/>
      <w:bookmarkStart w:id="463" w:name="_Toc91574837"/>
      <w:bookmarkStart w:id="464" w:name="_Toc91947656"/>
      <w:bookmarkStart w:id="465" w:name="_Toc92103400"/>
      <w:bookmarkStart w:id="466" w:name="_Toc92138809"/>
      <w:bookmarkStart w:id="467" w:name="_Toc92740163"/>
      <w:bookmarkStart w:id="468" w:name="_Toc92740249"/>
      <w:bookmarkStart w:id="469" w:name="_Toc92740336"/>
      <w:bookmarkStart w:id="470" w:name="_Toc92740423"/>
      <w:bookmarkStart w:id="471" w:name="_Toc92776565"/>
      <w:bookmarkStart w:id="472" w:name="_Toc92873914"/>
      <w:bookmarkStart w:id="473" w:name="_Toc92874325"/>
      <w:bookmarkStart w:id="474" w:name="_Toc92874676"/>
      <w:bookmarkStart w:id="475" w:name="_Toc92921144"/>
      <w:bookmarkStart w:id="476" w:name="_Toc92921243"/>
      <w:bookmarkStart w:id="477" w:name="_Toc92958292"/>
      <w:bookmarkStart w:id="478" w:name="_Toc92963763"/>
      <w:bookmarkStart w:id="479" w:name="_Toc92965109"/>
      <w:bookmarkStart w:id="480" w:name="_Toc92966238"/>
      <w:bookmarkStart w:id="481" w:name="_Toc92999839"/>
      <w:bookmarkStart w:id="482" w:name="_Toc93003753"/>
      <w:bookmarkStart w:id="483" w:name="_Toc93004080"/>
      <w:bookmarkStart w:id="484" w:name="_Toc93046873"/>
      <w:bookmarkStart w:id="485" w:name="_Toc93046967"/>
      <w:bookmarkStart w:id="486" w:name="_Toc93057647"/>
      <w:bookmarkStart w:id="487" w:name="_Toc117378170"/>
      <w:bookmarkStart w:id="488" w:name="_Toc124150847"/>
      <w:bookmarkStart w:id="489" w:name="_Toc124168083"/>
      <w:bookmarkStart w:id="490" w:name="_Toc124173616"/>
      <w:bookmarkStart w:id="491" w:name="_Toc124175176"/>
      <w:bookmarkStart w:id="492" w:name="_Toc124410799"/>
      <w:bookmarkStart w:id="493" w:name="_Toc124762408"/>
      <w:bookmarkStart w:id="494" w:name="_Toc124762574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</w:p>
    <w:p w14:paraId="2D836F4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95" w:name="_Toc86745709"/>
      <w:bookmarkStart w:id="496" w:name="_Toc86746689"/>
      <w:bookmarkStart w:id="497" w:name="_Toc87531692"/>
      <w:bookmarkStart w:id="498" w:name="_Toc87532060"/>
      <w:bookmarkStart w:id="499" w:name="_Toc90993319"/>
      <w:bookmarkStart w:id="500" w:name="_Toc90993478"/>
      <w:bookmarkStart w:id="501" w:name="_Toc91425469"/>
      <w:bookmarkStart w:id="502" w:name="_Toc91426387"/>
      <w:bookmarkStart w:id="503" w:name="_Toc91426464"/>
      <w:bookmarkStart w:id="504" w:name="_Toc91426776"/>
      <w:bookmarkStart w:id="505" w:name="_Toc91426839"/>
      <w:bookmarkStart w:id="506" w:name="_Toc91426902"/>
      <w:bookmarkStart w:id="507" w:name="_Toc91427343"/>
      <w:bookmarkStart w:id="508" w:name="_Toc91427443"/>
      <w:bookmarkStart w:id="509" w:name="_Toc91574573"/>
      <w:bookmarkStart w:id="510" w:name="_Toc91574838"/>
      <w:bookmarkStart w:id="511" w:name="_Toc91947657"/>
      <w:bookmarkStart w:id="512" w:name="_Toc92103401"/>
      <w:bookmarkStart w:id="513" w:name="_Toc92138810"/>
      <w:bookmarkStart w:id="514" w:name="_Toc92740164"/>
      <w:bookmarkStart w:id="515" w:name="_Toc92740250"/>
      <w:bookmarkStart w:id="516" w:name="_Toc92740337"/>
      <w:bookmarkStart w:id="517" w:name="_Toc92740424"/>
      <w:bookmarkStart w:id="518" w:name="_Toc92776566"/>
      <w:bookmarkStart w:id="519" w:name="_Toc92873915"/>
      <w:bookmarkStart w:id="520" w:name="_Toc92874326"/>
      <w:bookmarkStart w:id="521" w:name="_Toc92874677"/>
      <w:bookmarkStart w:id="522" w:name="_Toc92921145"/>
      <w:bookmarkStart w:id="523" w:name="_Toc92921244"/>
      <w:bookmarkStart w:id="524" w:name="_Toc92958293"/>
      <w:bookmarkStart w:id="525" w:name="_Toc92963764"/>
      <w:bookmarkStart w:id="526" w:name="_Toc92965110"/>
      <w:bookmarkStart w:id="527" w:name="_Toc92966239"/>
      <w:bookmarkStart w:id="528" w:name="_Toc92999840"/>
      <w:bookmarkStart w:id="529" w:name="_Toc93003754"/>
      <w:bookmarkStart w:id="530" w:name="_Toc93004081"/>
      <w:bookmarkStart w:id="531" w:name="_Toc93046874"/>
      <w:bookmarkStart w:id="532" w:name="_Toc93046968"/>
      <w:bookmarkStart w:id="533" w:name="_Toc93057648"/>
      <w:bookmarkStart w:id="534" w:name="_Toc117378171"/>
      <w:bookmarkStart w:id="535" w:name="_Toc124150848"/>
      <w:bookmarkStart w:id="536" w:name="_Toc124168084"/>
      <w:bookmarkStart w:id="537" w:name="_Toc124173617"/>
      <w:bookmarkStart w:id="538" w:name="_Toc124175177"/>
      <w:bookmarkStart w:id="539" w:name="_Toc124410800"/>
      <w:bookmarkStart w:id="540" w:name="_Toc124762409"/>
      <w:bookmarkStart w:id="541" w:name="_Toc124762575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</w:p>
    <w:p w14:paraId="26519AF1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2" w:name="_Toc86745710"/>
      <w:bookmarkStart w:id="543" w:name="_Toc86746690"/>
      <w:bookmarkStart w:id="544" w:name="_Toc87531693"/>
      <w:bookmarkStart w:id="545" w:name="_Toc87532061"/>
      <w:bookmarkStart w:id="546" w:name="_Toc90993320"/>
      <w:bookmarkStart w:id="547" w:name="_Toc90993479"/>
      <w:bookmarkStart w:id="548" w:name="_Toc91425470"/>
      <w:bookmarkStart w:id="549" w:name="_Toc91426388"/>
      <w:bookmarkStart w:id="550" w:name="_Toc91426465"/>
      <w:bookmarkStart w:id="551" w:name="_Toc91426777"/>
      <w:bookmarkStart w:id="552" w:name="_Toc91426840"/>
      <w:bookmarkStart w:id="553" w:name="_Toc91426903"/>
      <w:bookmarkStart w:id="554" w:name="_Toc91427344"/>
      <w:bookmarkStart w:id="555" w:name="_Toc91427444"/>
      <w:bookmarkStart w:id="556" w:name="_Toc91574574"/>
      <w:bookmarkStart w:id="557" w:name="_Toc91574839"/>
      <w:bookmarkStart w:id="558" w:name="_Toc91947658"/>
      <w:bookmarkStart w:id="559" w:name="_Toc92103402"/>
      <w:bookmarkStart w:id="560" w:name="_Toc92138811"/>
      <w:bookmarkStart w:id="561" w:name="_Toc92740165"/>
      <w:bookmarkStart w:id="562" w:name="_Toc92740251"/>
      <w:bookmarkStart w:id="563" w:name="_Toc92740338"/>
      <w:bookmarkStart w:id="564" w:name="_Toc92740425"/>
      <w:bookmarkStart w:id="565" w:name="_Toc92776567"/>
      <w:bookmarkStart w:id="566" w:name="_Toc92873916"/>
      <w:bookmarkStart w:id="567" w:name="_Toc92874327"/>
      <w:bookmarkStart w:id="568" w:name="_Toc92874678"/>
      <w:bookmarkStart w:id="569" w:name="_Toc92921146"/>
      <w:bookmarkStart w:id="570" w:name="_Toc92921245"/>
      <w:bookmarkStart w:id="571" w:name="_Toc92958294"/>
      <w:bookmarkStart w:id="572" w:name="_Toc92963765"/>
      <w:bookmarkStart w:id="573" w:name="_Toc92965111"/>
      <w:bookmarkStart w:id="574" w:name="_Toc92966240"/>
      <w:bookmarkStart w:id="575" w:name="_Toc92999841"/>
      <w:bookmarkStart w:id="576" w:name="_Toc93003755"/>
      <w:bookmarkStart w:id="577" w:name="_Toc93004082"/>
      <w:bookmarkStart w:id="578" w:name="_Toc93046875"/>
      <w:bookmarkStart w:id="579" w:name="_Toc93046969"/>
      <w:bookmarkStart w:id="580" w:name="_Toc93057649"/>
      <w:bookmarkStart w:id="581" w:name="_Toc117378172"/>
      <w:bookmarkStart w:id="582" w:name="_Toc124150849"/>
      <w:bookmarkStart w:id="583" w:name="_Toc124168085"/>
      <w:bookmarkStart w:id="584" w:name="_Toc124173618"/>
      <w:bookmarkStart w:id="585" w:name="_Toc124175178"/>
      <w:bookmarkStart w:id="586" w:name="_Toc124410801"/>
      <w:bookmarkStart w:id="587" w:name="_Toc124762410"/>
      <w:bookmarkStart w:id="588" w:name="_Toc124762576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</w:p>
    <w:p w14:paraId="23B1CB58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89" w:name="_Toc91426389"/>
      <w:bookmarkStart w:id="590" w:name="_Toc91426466"/>
      <w:bookmarkStart w:id="591" w:name="_Toc91426778"/>
      <w:bookmarkStart w:id="592" w:name="_Toc91426841"/>
      <w:bookmarkStart w:id="593" w:name="_Toc91426904"/>
      <w:bookmarkStart w:id="594" w:name="_Toc91427345"/>
      <w:bookmarkStart w:id="595" w:name="_Toc91427445"/>
      <w:bookmarkStart w:id="596" w:name="_Toc91574575"/>
      <w:bookmarkStart w:id="597" w:name="_Toc91574840"/>
      <w:bookmarkStart w:id="598" w:name="_Toc91947659"/>
      <w:bookmarkStart w:id="599" w:name="_Toc92103403"/>
      <w:bookmarkStart w:id="600" w:name="_Toc92138812"/>
      <w:bookmarkStart w:id="601" w:name="_Toc92740166"/>
      <w:bookmarkStart w:id="602" w:name="_Toc92740252"/>
      <w:bookmarkStart w:id="603" w:name="_Toc92740339"/>
      <w:bookmarkStart w:id="604" w:name="_Toc92740426"/>
      <w:bookmarkStart w:id="605" w:name="_Toc92776568"/>
      <w:bookmarkStart w:id="606" w:name="_Toc92873917"/>
      <w:bookmarkStart w:id="607" w:name="_Toc92874328"/>
      <w:bookmarkStart w:id="608" w:name="_Toc92874679"/>
      <w:bookmarkStart w:id="609" w:name="_Toc92921147"/>
      <w:bookmarkStart w:id="610" w:name="_Toc92921246"/>
      <w:bookmarkStart w:id="611" w:name="_Toc92958295"/>
      <w:bookmarkStart w:id="612" w:name="_Toc92963766"/>
      <w:bookmarkStart w:id="613" w:name="_Toc92965112"/>
      <w:bookmarkStart w:id="614" w:name="_Toc92966241"/>
      <w:bookmarkStart w:id="615" w:name="_Toc92999842"/>
      <w:bookmarkStart w:id="616" w:name="_Toc93003756"/>
      <w:bookmarkStart w:id="617" w:name="_Toc93004083"/>
      <w:bookmarkStart w:id="618" w:name="_Toc93046876"/>
      <w:bookmarkStart w:id="619" w:name="_Toc93046970"/>
      <w:bookmarkStart w:id="620" w:name="_Toc93057650"/>
      <w:bookmarkStart w:id="621" w:name="_Toc117378173"/>
      <w:bookmarkStart w:id="622" w:name="_Toc124150850"/>
      <w:bookmarkStart w:id="623" w:name="_Toc124168086"/>
      <w:bookmarkStart w:id="624" w:name="_Toc124173619"/>
      <w:bookmarkStart w:id="625" w:name="_Toc124175179"/>
      <w:bookmarkStart w:id="626" w:name="_Toc124410802"/>
      <w:bookmarkStart w:id="627" w:name="_Toc124762411"/>
      <w:bookmarkStart w:id="628" w:name="_Toc124762577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</w:p>
    <w:p w14:paraId="76D2C6DB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29" w:name="_Toc91426390"/>
      <w:bookmarkStart w:id="630" w:name="_Toc91426467"/>
      <w:bookmarkStart w:id="631" w:name="_Toc91426779"/>
      <w:bookmarkStart w:id="632" w:name="_Toc91426842"/>
      <w:bookmarkStart w:id="633" w:name="_Toc91426905"/>
      <w:bookmarkStart w:id="634" w:name="_Toc91427346"/>
      <w:bookmarkStart w:id="635" w:name="_Toc91427446"/>
      <w:bookmarkStart w:id="636" w:name="_Toc91574576"/>
      <w:bookmarkStart w:id="637" w:name="_Toc91574841"/>
      <w:bookmarkStart w:id="638" w:name="_Toc91947660"/>
      <w:bookmarkStart w:id="639" w:name="_Toc92103404"/>
      <w:bookmarkStart w:id="640" w:name="_Toc92138813"/>
      <w:bookmarkStart w:id="641" w:name="_Toc92740167"/>
      <w:bookmarkStart w:id="642" w:name="_Toc92740253"/>
      <w:bookmarkStart w:id="643" w:name="_Toc92740340"/>
      <w:bookmarkStart w:id="644" w:name="_Toc92740427"/>
      <w:bookmarkStart w:id="645" w:name="_Toc92776569"/>
      <w:bookmarkStart w:id="646" w:name="_Toc92873918"/>
      <w:bookmarkStart w:id="647" w:name="_Toc92874329"/>
      <w:bookmarkStart w:id="648" w:name="_Toc92874680"/>
      <w:bookmarkStart w:id="649" w:name="_Toc92921148"/>
      <w:bookmarkStart w:id="650" w:name="_Toc92921247"/>
      <w:bookmarkStart w:id="651" w:name="_Toc92958296"/>
      <w:bookmarkStart w:id="652" w:name="_Toc92963767"/>
      <w:bookmarkStart w:id="653" w:name="_Toc92965113"/>
      <w:bookmarkStart w:id="654" w:name="_Toc92966242"/>
      <w:bookmarkStart w:id="655" w:name="_Toc92999843"/>
      <w:bookmarkStart w:id="656" w:name="_Toc93003757"/>
      <w:bookmarkStart w:id="657" w:name="_Toc93004084"/>
      <w:bookmarkStart w:id="658" w:name="_Toc93046877"/>
      <w:bookmarkStart w:id="659" w:name="_Toc93046971"/>
      <w:bookmarkStart w:id="660" w:name="_Toc93057651"/>
      <w:bookmarkStart w:id="661" w:name="_Toc117378174"/>
      <w:bookmarkStart w:id="662" w:name="_Toc124150851"/>
      <w:bookmarkStart w:id="663" w:name="_Toc124168087"/>
      <w:bookmarkStart w:id="664" w:name="_Toc124173620"/>
      <w:bookmarkStart w:id="665" w:name="_Toc124175180"/>
      <w:bookmarkStart w:id="666" w:name="_Toc124410803"/>
      <w:bookmarkStart w:id="667" w:name="_Toc124762412"/>
      <w:bookmarkStart w:id="668" w:name="_Toc12476257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</w:p>
    <w:p w14:paraId="0F23C23D" w14:textId="77777777" w:rsidR="000D56CF" w:rsidRPr="005534CD" w:rsidRDefault="000D56CF" w:rsidP="000D56CF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669" w:name="_Toc91426391"/>
      <w:bookmarkStart w:id="670" w:name="_Toc91426468"/>
      <w:bookmarkStart w:id="671" w:name="_Toc91426780"/>
      <w:bookmarkStart w:id="672" w:name="_Toc91426843"/>
      <w:bookmarkStart w:id="673" w:name="_Toc91426906"/>
      <w:bookmarkStart w:id="674" w:name="_Toc91427347"/>
      <w:bookmarkStart w:id="675" w:name="_Toc91427447"/>
      <w:bookmarkStart w:id="676" w:name="_Toc91574577"/>
      <w:bookmarkStart w:id="677" w:name="_Toc91574842"/>
      <w:bookmarkStart w:id="678" w:name="_Toc91947661"/>
      <w:bookmarkStart w:id="679" w:name="_Toc92103405"/>
      <w:bookmarkStart w:id="680" w:name="_Toc92138814"/>
      <w:bookmarkStart w:id="681" w:name="_Toc92740168"/>
      <w:bookmarkStart w:id="682" w:name="_Toc92740254"/>
      <w:bookmarkStart w:id="683" w:name="_Toc92740341"/>
      <w:bookmarkStart w:id="684" w:name="_Toc92740428"/>
      <w:bookmarkStart w:id="685" w:name="_Toc92776570"/>
      <w:bookmarkStart w:id="686" w:name="_Toc92873919"/>
      <w:bookmarkStart w:id="687" w:name="_Toc92874330"/>
      <w:bookmarkStart w:id="688" w:name="_Toc92874681"/>
      <w:bookmarkStart w:id="689" w:name="_Toc92921149"/>
      <w:bookmarkStart w:id="690" w:name="_Toc92921248"/>
      <w:bookmarkStart w:id="691" w:name="_Toc92958297"/>
      <w:bookmarkStart w:id="692" w:name="_Toc92963768"/>
      <w:bookmarkStart w:id="693" w:name="_Toc92965114"/>
      <w:bookmarkStart w:id="694" w:name="_Toc92966243"/>
      <w:bookmarkStart w:id="695" w:name="_Toc92999844"/>
      <w:bookmarkStart w:id="696" w:name="_Toc93003758"/>
      <w:bookmarkStart w:id="697" w:name="_Toc93004085"/>
      <w:bookmarkStart w:id="698" w:name="_Toc93046878"/>
      <w:bookmarkStart w:id="699" w:name="_Toc93046972"/>
      <w:bookmarkStart w:id="700" w:name="_Toc93057652"/>
      <w:bookmarkStart w:id="701" w:name="_Toc117378175"/>
      <w:bookmarkStart w:id="702" w:name="_Toc124150852"/>
      <w:bookmarkStart w:id="703" w:name="_Toc124168088"/>
      <w:bookmarkStart w:id="704" w:name="_Toc124173621"/>
      <w:bookmarkStart w:id="705" w:name="_Toc124175181"/>
      <w:bookmarkStart w:id="706" w:name="_Toc124410804"/>
      <w:bookmarkStart w:id="707" w:name="_Toc124762413"/>
      <w:bookmarkStart w:id="708" w:name="_Toc124762579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</w:p>
    <w:p w14:paraId="1B2ED697" w14:textId="5FAE09D3" w:rsidR="00215646" w:rsidRPr="000D56CF" w:rsidRDefault="00C750BC" w:rsidP="00215646">
      <w:pPr>
        <w:pStyle w:val="SubBabCustom1"/>
        <w:numPr>
          <w:ilvl w:val="1"/>
          <w:numId w:val="5"/>
        </w:numPr>
      </w:pPr>
      <w:bookmarkStart w:id="709" w:name="_Toc124762580"/>
      <w:proofErr w:type="spellStart"/>
      <w:r>
        <w:t>Bidang</w:t>
      </w:r>
      <w:proofErr w:type="spellEnd"/>
      <w:r>
        <w:t xml:space="preserve"> </w:t>
      </w:r>
      <w:proofErr w:type="spellStart"/>
      <w:r>
        <w:t>Kerja</w:t>
      </w:r>
      <w:bookmarkEnd w:id="709"/>
      <w:proofErr w:type="spellEnd"/>
    </w:p>
    <w:p w14:paraId="074EE06A" w14:textId="257DD1EB" w:rsidR="00AB3751" w:rsidRPr="00C3789A" w:rsidRDefault="000D56CF" w:rsidP="00AB3751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</w:t>
      </w:r>
      <w:r w:rsidR="00C750BC">
        <w:rPr>
          <w:rFonts w:ascii="Times New Roman" w:hAnsi="Times New Roman" w:cs="Times New Roman"/>
          <w:sz w:val="24"/>
          <w:szCs w:val="24"/>
        </w:rPr>
        <w:t>k</w:t>
      </w:r>
      <w:r w:rsidRPr="005534CD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(</w:t>
      </w:r>
      <w:r w:rsidRPr="005534CD">
        <w:rPr>
          <w:rFonts w:ascii="Times New Roman" w:hAnsi="Times New Roman" w:cs="Times New Roman"/>
          <w:sz w:val="24"/>
          <w:szCs w:val="24"/>
        </w:rPr>
        <w:t>PKL</w:t>
      </w:r>
      <w:r w:rsidR="00C750BC">
        <w:rPr>
          <w:rFonts w:ascii="Times New Roman" w:hAnsi="Times New Roman" w:cs="Times New Roman"/>
          <w:sz w:val="24"/>
          <w:szCs w:val="24"/>
        </w:rPr>
        <w:t>)</w:t>
      </w:r>
      <w:r w:rsidRPr="005534CD">
        <w:rPr>
          <w:rFonts w:ascii="Times New Roman" w:hAnsi="Times New Roman" w:cs="Times New Roman"/>
          <w:sz w:val="24"/>
          <w:szCs w:val="24"/>
        </w:rPr>
        <w:t xml:space="preserve"> di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C750BC">
        <w:rPr>
          <w:rFonts w:ascii="Times New Roman" w:hAnsi="Times New Roman" w:cs="Times New Roman"/>
          <w:sz w:val="24"/>
          <w:szCs w:val="24"/>
        </w:rPr>
        <w:t xml:space="preserve"> di Ruko RSN 2 Grand Galaxy, Bekasi.</w:t>
      </w:r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ditempatk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750B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750BC">
        <w:rPr>
          <w:rFonts w:ascii="Times New Roman" w:hAnsi="Times New Roman" w:cs="Times New Roman"/>
          <w:sz w:val="24"/>
          <w:szCs w:val="24"/>
        </w:rPr>
        <w:t xml:space="preserve"> </w:t>
      </w:r>
      <w:r w:rsidR="00C750BC" w:rsidRPr="00C750BC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="00C750B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227880">
        <w:rPr>
          <w:rFonts w:ascii="Times New Roman" w:hAnsi="Times New Roman" w:cs="Times New Roman"/>
          <w:sz w:val="24"/>
          <w:szCs w:val="24"/>
        </w:rPr>
        <w:t>pada</w:t>
      </w:r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789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3789A">
        <w:rPr>
          <w:rFonts w:ascii="Times New Roman" w:hAnsi="Times New Roman" w:cs="Times New Roman"/>
          <w:sz w:val="24"/>
          <w:szCs w:val="24"/>
        </w:rPr>
        <w:t xml:space="preserve"> Web “KUMIS APP”</w:t>
      </w:r>
      <w:r w:rsidR="002278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788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22788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4A47AE" w14:textId="77777777" w:rsidR="00215646" w:rsidRDefault="00215646" w:rsidP="00215646">
      <w:pPr>
        <w:spacing w:after="0" w:line="360" w:lineRule="auto"/>
        <w:jc w:val="both"/>
      </w:pPr>
    </w:p>
    <w:p w14:paraId="4D34C92D" w14:textId="487A613A" w:rsidR="008428A0" w:rsidRDefault="00C750BC" w:rsidP="008428A0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10" w:name="_Toc124762581"/>
      <w:proofErr w:type="spellStart"/>
      <w:r w:rsidRPr="008428A0">
        <w:rPr>
          <w:rFonts w:cs="Times New Roman"/>
          <w:szCs w:val="24"/>
        </w:rPr>
        <w:t>P</w:t>
      </w:r>
      <w:r w:rsidR="00FA191D">
        <w:rPr>
          <w:rFonts w:cs="Times New Roman"/>
          <w:szCs w:val="24"/>
        </w:rPr>
        <w:t>rojek</w:t>
      </w:r>
      <w:proofErr w:type="spellEnd"/>
      <w:r w:rsidR="00FA191D">
        <w:rPr>
          <w:rFonts w:cs="Times New Roman"/>
          <w:szCs w:val="24"/>
        </w:rPr>
        <w:t xml:space="preserve"> Yang </w:t>
      </w:r>
      <w:proofErr w:type="spellStart"/>
      <w:r w:rsidR="00FA191D">
        <w:rPr>
          <w:rFonts w:cs="Times New Roman"/>
          <w:szCs w:val="24"/>
        </w:rPr>
        <w:t>Dikerjakan</w:t>
      </w:r>
      <w:bookmarkEnd w:id="710"/>
      <w:proofErr w:type="spellEnd"/>
    </w:p>
    <w:p w14:paraId="1C010A8A" w14:textId="25A03E06" w:rsidR="003D47F6" w:rsidRDefault="008428A0" w:rsidP="003D47F6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4370">
        <w:rPr>
          <w:rFonts w:ascii="Times New Roman" w:hAnsi="Times New Roman" w:cs="Times New Roman"/>
          <w:sz w:val="24"/>
          <w:szCs w:val="24"/>
        </w:rPr>
        <w:t xml:space="preserve"> (PKL)</w:t>
      </w:r>
      <w:r w:rsidRPr="008428A0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DA43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="00DA4370"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DA4370" w:rsidRPr="000A0BCE">
        <w:rPr>
          <w:rFonts w:ascii="Times New Roman" w:hAnsi="Times New Roman" w:cs="Times New Roman"/>
          <w:sz w:val="24"/>
          <w:szCs w:val="24"/>
        </w:rPr>
        <w:t xml:space="preserve"> 2023.</w:t>
      </w:r>
      <w:r w:rsid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2643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643E" w:rsidRPr="0012643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2643E" w:rsidRPr="0012643E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0F781FCF" w14:textId="1B5A771C" w:rsidR="003D47F6" w:rsidRPr="003D47F6" w:rsidRDefault="003D47F6" w:rsidP="003D47F6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bookmarkStart w:id="711" w:name="_Toc124762582"/>
      <w:r>
        <w:rPr>
          <w:rFonts w:cs="Times New Roman"/>
          <w:szCs w:val="24"/>
        </w:rPr>
        <w:t>KUMIS APP</w:t>
      </w:r>
      <w:bookmarkEnd w:id="711"/>
    </w:p>
    <w:p w14:paraId="6C79898E" w14:textId="13181ED6" w:rsidR="008428A0" w:rsidRPr="003D47F6" w:rsidRDefault="0012643E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kerjakan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643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2643E">
        <w:rPr>
          <w:rFonts w:ascii="Times New Roman" w:hAnsi="Times New Roman" w:cs="Times New Roman"/>
          <w:sz w:val="24"/>
          <w:szCs w:val="24"/>
        </w:rPr>
        <w:t xml:space="preserve"> KUMIS APP</w:t>
      </w:r>
      <w:r w:rsidR="003D47F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KUMIS LOGISTICS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Laravel 9x.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Mobile. KUMIS APP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3D47F6">
        <w:rPr>
          <w:rFonts w:ascii="Times New Roman" w:hAnsi="Times New Roman" w:cs="Times New Roman"/>
          <w:i/>
          <w:iCs/>
          <w:sz w:val="24"/>
          <w:szCs w:val="24"/>
        </w:rPr>
        <w:t xml:space="preserve">pallet tracking </w:t>
      </w:r>
      <w:r w:rsidR="003D47F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pelacakan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pallet</w:t>
      </w:r>
      <w:r w:rsidR="00ED25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D47F6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3D47F6">
        <w:rPr>
          <w:rFonts w:ascii="Times New Roman" w:hAnsi="Times New Roman" w:cs="Times New Roman"/>
          <w:sz w:val="24"/>
          <w:szCs w:val="24"/>
        </w:rPr>
        <w:t xml:space="preserve"> </w:t>
      </w:r>
      <w:r w:rsidR="00ED2589">
        <w:rPr>
          <w:rFonts w:ascii="Times New Roman" w:hAnsi="Times New Roman" w:cs="Times New Roman"/>
          <w:sz w:val="24"/>
          <w:szCs w:val="24"/>
        </w:rPr>
        <w:t xml:space="preserve">2 role di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Admin dan Driver. Pada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Mobile, KUMIS APP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diperuntukk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2589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ED2589">
        <w:rPr>
          <w:rFonts w:ascii="Times New Roman" w:hAnsi="Times New Roman" w:cs="Times New Roman"/>
          <w:sz w:val="24"/>
          <w:szCs w:val="24"/>
        </w:rPr>
        <w:t xml:space="preserve"> Driver </w:t>
      </w:r>
    </w:p>
    <w:p w14:paraId="5E371FF6" w14:textId="4A937275" w:rsidR="003D47F6" w:rsidRDefault="003D47F6" w:rsidP="003D47F6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028EB8" wp14:editId="06C8D8A0">
            <wp:extent cx="4045805" cy="1944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5805" cy="19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D97914" w14:textId="523B65CC" w:rsidR="003D47F6" w:rsidRPr="00924A5C" w:rsidRDefault="003D47F6" w:rsidP="003D47F6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1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KUMIS APP</w:t>
      </w:r>
    </w:p>
    <w:p w14:paraId="4E336EF0" w14:textId="5A7587B5" w:rsidR="00ED2589" w:rsidRPr="003D47F6" w:rsidRDefault="00ED2589" w:rsidP="00ED2589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bookmarkStart w:id="712" w:name="_Toc124762583"/>
      <w:r>
        <w:rPr>
          <w:rFonts w:cs="Times New Roman"/>
          <w:szCs w:val="24"/>
        </w:rPr>
        <w:lastRenderedPageBreak/>
        <w:t>PANDU</w:t>
      </w:r>
      <w:bookmarkEnd w:id="712"/>
    </w:p>
    <w:p w14:paraId="75EA725D" w14:textId="62B2F191" w:rsidR="008428A0" w:rsidRDefault="00ED2589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o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D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Pandu Logistics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604D">
        <w:rPr>
          <w:rFonts w:ascii="Times New Roman" w:hAnsi="Times New Roman" w:cs="Times New Roman"/>
          <w:i/>
          <w:iCs/>
          <w:sz w:val="24"/>
          <w:szCs w:val="24"/>
        </w:rPr>
        <w:t>Codeigniter</w:t>
      </w:r>
      <w:proofErr w:type="spellEnd"/>
      <w:r w:rsidRPr="00DA604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PANDU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ir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d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-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1A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6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Delivery</w:t>
      </w:r>
      <w:r w:rsidR="00461A38">
        <w:rPr>
          <w:rFonts w:ascii="Times New Roman" w:hAnsi="Times New Roman" w:cs="Times New Roman"/>
          <w:sz w:val="24"/>
          <w:szCs w:val="24"/>
        </w:rPr>
        <w:t>,</w:t>
      </w:r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r w:rsidR="00461A38" w:rsidRPr="00DA604D">
        <w:rPr>
          <w:rFonts w:ascii="Times New Roman" w:hAnsi="Times New Roman" w:cs="Times New Roman"/>
          <w:i/>
          <w:iCs/>
          <w:sz w:val="24"/>
          <w:szCs w:val="24"/>
        </w:rPr>
        <w:t>Distributi</w:t>
      </w:r>
      <w:r w:rsidR="00DA604D" w:rsidRPr="00DA604D">
        <w:rPr>
          <w:rFonts w:ascii="Times New Roman" w:hAnsi="Times New Roman" w:cs="Times New Roman"/>
          <w:i/>
          <w:iCs/>
          <w:sz w:val="24"/>
          <w:szCs w:val="24"/>
        </w:rPr>
        <w:t>on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A604D">
        <w:rPr>
          <w:rFonts w:ascii="Times New Roman" w:hAnsi="Times New Roman" w:cs="Times New Roman"/>
          <w:i/>
          <w:iCs/>
          <w:sz w:val="24"/>
          <w:szCs w:val="24"/>
        </w:rPr>
        <w:t>POD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proofErr w:type="gramStart"/>
      <w:r w:rsidR="00D410CF">
        <w:rPr>
          <w:rFonts w:ascii="Times New Roman" w:hAnsi="Times New Roman" w:cs="Times New Roman"/>
          <w:i/>
          <w:iCs/>
          <w:sz w:val="24"/>
          <w:szCs w:val="24"/>
        </w:rPr>
        <w:t>Invoice,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Resi</w:t>
      </w:r>
      <w:proofErr w:type="spellEnd"/>
      <w:proofErr w:type="gramEnd"/>
      <w:r w:rsidR="00CF20D3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i/>
          <w:iCs/>
          <w:sz w:val="24"/>
          <w:szCs w:val="24"/>
        </w:rPr>
        <w:t>CRM</w:t>
      </w:r>
      <w:r w:rsidR="00D410C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410CF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410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0CF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D410CF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67E43CE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DE222DE" wp14:editId="1B441D3A">
            <wp:extent cx="4171202" cy="1980000"/>
            <wp:effectExtent l="0" t="0" r="1270" b="127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1202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FBE08C" w14:textId="30AAAC59" w:rsidR="00CF20D3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2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ANDU</w:t>
      </w:r>
    </w:p>
    <w:p w14:paraId="05EA3EF7" w14:textId="77777777" w:rsidR="00CF20D3" w:rsidRDefault="00CF20D3" w:rsidP="008428A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</w:p>
    <w:p w14:paraId="117A67B3" w14:textId="60A7D6D8" w:rsidR="00D410CF" w:rsidRPr="003D47F6" w:rsidRDefault="00D410CF" w:rsidP="00D410CF">
      <w:pPr>
        <w:pStyle w:val="SubBabCustom1"/>
        <w:numPr>
          <w:ilvl w:val="2"/>
          <w:numId w:val="5"/>
        </w:numPr>
        <w:spacing w:line="360" w:lineRule="auto"/>
        <w:rPr>
          <w:rFonts w:cs="Times New Roman"/>
          <w:szCs w:val="24"/>
        </w:rPr>
      </w:pPr>
      <w:bookmarkStart w:id="713" w:name="_Toc124762584"/>
      <w:r>
        <w:rPr>
          <w:rFonts w:cs="Times New Roman"/>
          <w:szCs w:val="24"/>
        </w:rPr>
        <w:t>KLOG</w:t>
      </w:r>
      <w:bookmarkEnd w:id="713"/>
    </w:p>
    <w:p w14:paraId="5CEEE76E" w14:textId="1DEF662F" w:rsidR="00CF20D3" w:rsidRDefault="00D410CF" w:rsidP="008428A0">
      <w:pPr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</w:t>
      </w:r>
      <w:r w:rsidR="00DA29E4">
        <w:rPr>
          <w:rFonts w:ascii="Times New Roman" w:hAnsi="Times New Roman" w:cs="Times New Roman"/>
          <w:sz w:val="24"/>
          <w:szCs w:val="24"/>
        </w:rPr>
        <w:t>kas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erte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HR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A64A0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menu</w:t>
      </w:r>
      <w:r w:rsidR="00CF20D3">
        <w:rPr>
          <w:rFonts w:ascii="Times New Roman" w:hAnsi="Times New Roman" w:cs="Times New Roman"/>
          <w:sz w:val="24"/>
          <w:szCs w:val="24"/>
        </w:rPr>
        <w:t xml:space="preserve">-menu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Assesment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, </w:t>
      </w:r>
      <w:r w:rsidR="00CF20D3">
        <w:rPr>
          <w:rFonts w:ascii="Times New Roman" w:hAnsi="Times New Roman" w:cs="Times New Roman"/>
          <w:sz w:val="24"/>
          <w:szCs w:val="24"/>
        </w:rPr>
        <w:t>KPI</w:t>
      </w:r>
      <w:r w:rsidR="00BC5E27">
        <w:rPr>
          <w:rFonts w:ascii="Times New Roman" w:hAnsi="Times New Roman" w:cs="Times New Roman"/>
          <w:sz w:val="24"/>
          <w:szCs w:val="24"/>
        </w:rPr>
        <w:t>, dan</w:t>
      </w:r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r w:rsidR="00CF20D3">
        <w:rPr>
          <w:rFonts w:ascii="Times New Roman" w:hAnsi="Times New Roman" w:cs="Times New Roman"/>
          <w:sz w:val="24"/>
          <w:szCs w:val="24"/>
        </w:rPr>
        <w:t xml:space="preserve">ILDP, Audit Finding, </w:t>
      </w:r>
      <w:proofErr w:type="spellStart"/>
      <w:r w:rsidR="00CF20D3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>.</w:t>
      </w:r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C776F3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C776F3">
        <w:rPr>
          <w:rFonts w:ascii="Times New Roman" w:hAnsi="Times New Roman" w:cs="Times New Roman"/>
          <w:sz w:val="24"/>
          <w:szCs w:val="24"/>
        </w:rPr>
        <w:t>dimilliki</w:t>
      </w:r>
      <w:proofErr w:type="spellEnd"/>
      <w:r w:rsidR="00C776F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64A0F" w:rsidRPr="00A64A0F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A64A0F" w:rsidRPr="00A64A0F">
        <w:rPr>
          <w:rFonts w:ascii="Times New Roman" w:hAnsi="Times New Roman" w:cs="Times New Roman"/>
          <w:sz w:val="24"/>
          <w:szCs w:val="24"/>
        </w:rPr>
        <w:t xml:space="preserve"> Logistics</w:t>
      </w:r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C5E2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BC5E27">
        <w:rPr>
          <w:rFonts w:ascii="Times New Roman" w:hAnsi="Times New Roman" w:cs="Times New Roman"/>
          <w:sz w:val="24"/>
          <w:szCs w:val="24"/>
        </w:rPr>
        <w:t xml:space="preserve"> </w:t>
      </w:r>
      <w:r w:rsidR="00BC5E27" w:rsidRPr="00BC5E27">
        <w:rPr>
          <w:rFonts w:ascii="Times New Roman" w:hAnsi="Times New Roman" w:cs="Times New Roman"/>
          <w:i/>
          <w:iCs/>
          <w:sz w:val="24"/>
          <w:szCs w:val="24"/>
        </w:rPr>
        <w:t>Laravel 8x</w:t>
      </w:r>
      <w:r w:rsidR="00BC5E2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bantu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>
        <w:rPr>
          <w:rFonts w:ascii="Times New Roman" w:hAnsi="Times New Roman" w:cs="Times New Roman"/>
          <w:sz w:val="24"/>
          <w:szCs w:val="24"/>
        </w:rPr>
        <w:t>pe</w:t>
      </w:r>
      <w:r w:rsidR="00DA29E4" w:rsidRPr="008428A0">
        <w:rPr>
          <w:rFonts w:ascii="Times New Roman" w:hAnsi="Times New Roman" w:cs="Times New Roman"/>
          <w:sz w:val="24"/>
          <w:szCs w:val="24"/>
        </w:rPr>
        <w:t>laksana</w:t>
      </w:r>
      <w:r w:rsidR="00DA29E4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A29E4" w:rsidRPr="008428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29E4" w:rsidRPr="008428A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A29E4">
        <w:rPr>
          <w:rFonts w:ascii="Times New Roman" w:hAnsi="Times New Roman" w:cs="Times New Roman"/>
          <w:sz w:val="24"/>
          <w:szCs w:val="24"/>
        </w:rPr>
        <w:t xml:space="preserve"> (PKL) </w:t>
      </w:r>
      <w:r w:rsidR="00DA29E4" w:rsidRPr="008428A0">
        <w:rPr>
          <w:rFonts w:ascii="Times New Roman" w:hAnsi="Times New Roman" w:cs="Times New Roman"/>
          <w:sz w:val="24"/>
          <w:szCs w:val="24"/>
        </w:rPr>
        <w:t>di PT ODISYS INDONESIA</w:t>
      </w:r>
    </w:p>
    <w:p w14:paraId="58C312B3" w14:textId="77777777" w:rsidR="00CF20D3" w:rsidRDefault="00CF20D3" w:rsidP="00CF20D3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19652E1" wp14:editId="75FDD0F2">
            <wp:extent cx="3529004" cy="1980000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9004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E64B9D" w14:textId="5FA2FD73" w:rsidR="00D410CF" w:rsidRPr="00CF20D3" w:rsidRDefault="00CF20D3" w:rsidP="00CF20D3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3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in page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KLOG</w:t>
      </w:r>
    </w:p>
    <w:p w14:paraId="68AD579B" w14:textId="23C3DF2E" w:rsidR="002450C2" w:rsidRDefault="008428A0" w:rsidP="00E8013B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14" w:name="_Toc124762585"/>
      <w:r w:rsidRPr="00AB3751">
        <w:rPr>
          <w:rFonts w:cs="Times New Roman"/>
          <w:i/>
          <w:iCs/>
          <w:szCs w:val="24"/>
        </w:rPr>
        <w:lastRenderedPageBreak/>
        <w:t>Tools</w:t>
      </w:r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Pendukung</w:t>
      </w:r>
      <w:bookmarkEnd w:id="714"/>
      <w:proofErr w:type="spellEnd"/>
      <w:r w:rsidRPr="00AB3751">
        <w:rPr>
          <w:rFonts w:cs="Times New Roman"/>
          <w:szCs w:val="24"/>
        </w:rPr>
        <w:t xml:space="preserve"> </w:t>
      </w:r>
    </w:p>
    <w:p w14:paraId="656C9C2E" w14:textId="24DFB714" w:rsidR="00D96999" w:rsidRPr="00D96999" w:rsidRDefault="00E8013B" w:rsidP="00B054BE">
      <w:pPr>
        <w:pStyle w:val="Heading3"/>
        <w:numPr>
          <w:ilvl w:val="2"/>
          <w:numId w:val="5"/>
        </w:numPr>
        <w:rPr>
          <w:lang w:val="en-US"/>
        </w:rPr>
      </w:pPr>
      <w:bookmarkStart w:id="715" w:name="_Toc124762586"/>
      <w:proofErr w:type="spellStart"/>
      <w:r w:rsidRPr="00D96999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ChatGPT</w:t>
      </w:r>
      <w:bookmarkEnd w:id="715"/>
      <w:proofErr w:type="spellEnd"/>
    </w:p>
    <w:p w14:paraId="43C29186" w14:textId="72E55B92" w:rsidR="00E8013B" w:rsidRDefault="002450C2" w:rsidP="00142CFC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Open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am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GPT (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Generative Pre-training Transformer</w:t>
      </w:r>
      <w:r w:rsidRPr="002450C2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i internet.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chatbot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rcakap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96999">
        <w:rPr>
          <w:rFonts w:ascii="Times New Roman" w:hAnsi="Times New Roman" w:cs="Times New Roman"/>
          <w:i/>
          <w:iCs/>
          <w:sz w:val="24"/>
          <w:szCs w:val="24"/>
        </w:rPr>
        <w:t>ChatGP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diperolehnya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booking</w:t>
      </w:r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tiket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50C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450C2">
        <w:rPr>
          <w:rFonts w:ascii="Times New Roman" w:hAnsi="Times New Roman" w:cs="Times New Roman"/>
          <w:sz w:val="24"/>
          <w:szCs w:val="24"/>
        </w:rPr>
        <w:t xml:space="preserve"> </w:t>
      </w:r>
      <w:r w:rsidRPr="00D96999">
        <w:rPr>
          <w:rFonts w:ascii="Times New Roman" w:hAnsi="Times New Roman" w:cs="Times New Roman"/>
          <w:i/>
          <w:iCs/>
          <w:sz w:val="24"/>
          <w:szCs w:val="24"/>
        </w:rPr>
        <w:t>online</w:t>
      </w:r>
      <w:r w:rsidRPr="002450C2">
        <w:rPr>
          <w:rFonts w:ascii="Times New Roman" w:hAnsi="Times New Roman" w:cs="Times New Roman"/>
          <w:sz w:val="24"/>
          <w:szCs w:val="24"/>
        </w:rPr>
        <w:t>.</w:t>
      </w:r>
    </w:p>
    <w:p w14:paraId="3C339AFC" w14:textId="77777777" w:rsidR="00E8013B" w:rsidRDefault="00E8013B" w:rsidP="00D55BEC">
      <w:pPr>
        <w:tabs>
          <w:tab w:val="left" w:pos="709"/>
        </w:tabs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0C9743E" wp14:editId="2428A82F">
            <wp:extent cx="4260423" cy="2396487"/>
            <wp:effectExtent l="0" t="0" r="6985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239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B620A2" w14:textId="1F475327" w:rsidR="00E8013B" w:rsidRPr="00E8013B" w:rsidRDefault="00E8013B" w:rsidP="00E8013B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4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penAI</w:t>
      </w:r>
      <w:proofErr w:type="spellEnd"/>
    </w:p>
    <w:p w14:paraId="1733782B" w14:textId="77777777" w:rsidR="0010601D" w:rsidRPr="00DD53DF" w:rsidRDefault="0010601D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16" w:name="_Toc124762587"/>
      <w:proofErr w:type="spellStart"/>
      <w:r w:rsidRPr="00DD53DF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Dbeaver</w:t>
      </w:r>
      <w:bookmarkEnd w:id="716"/>
      <w:proofErr w:type="spellEnd"/>
    </w:p>
    <w:p w14:paraId="36E28819" w14:textId="77777777" w:rsidR="00D55BEC" w:rsidRPr="00D55BEC" w:rsidRDefault="0010601D" w:rsidP="0010601D">
      <w:pPr>
        <w:spacing w:after="0" w:line="360" w:lineRule="auto"/>
        <w:ind w:firstLine="357"/>
        <w:jc w:val="both"/>
        <w:rPr>
          <w:rFonts w:ascii="Times New Roman" w:hAnsi="Times New Roman" w:cs="Times New Roman"/>
          <w:spacing w:val="4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dal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angka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una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najeme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sebut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BMS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k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e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rbaga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ac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jenis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mas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My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Postgre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Oracl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D55BEC">
        <w:rPr>
          <w:rFonts w:ascii="Times New Roman" w:hAnsi="Times New Roman" w:cs="Times New Roman"/>
          <w:i/>
          <w:iCs/>
          <w:spacing w:val="4"/>
          <w:sz w:val="24"/>
          <w:szCs w:val="24"/>
        </w:rPr>
        <w:t>SQLite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lain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</w:p>
    <w:p w14:paraId="247ADC1C" w14:textId="1F9BF46F" w:rsidR="0010601D" w:rsidRDefault="0010601D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ntarmuk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tuitif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ud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iguna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yang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udah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nggun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lol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gekseku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intah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SQL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rt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nampilk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hasilny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ala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be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bel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ta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grafi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lai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tu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DBeave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juga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memilik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fitur-fi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ambah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epert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mpo</w:t>
      </w:r>
      <w:r w:rsidR="00F21EF0">
        <w:rPr>
          <w:rFonts w:ascii="Times New Roman" w:hAnsi="Times New Roman" w:cs="Times New Roman"/>
          <w:spacing w:val="4"/>
          <w:sz w:val="24"/>
          <w:szCs w:val="24"/>
        </w:rPr>
        <w:t>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>/</w:t>
      </w:r>
      <w:proofErr w:type="spellStart"/>
      <w:r w:rsidR="00F21EF0">
        <w:rPr>
          <w:rFonts w:ascii="Times New Roman" w:hAnsi="Times New Roman" w:cs="Times New Roman"/>
          <w:spacing w:val="4"/>
          <w:sz w:val="24"/>
          <w:szCs w:val="24"/>
        </w:rPr>
        <w:t>ekspo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data,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rbanding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truktur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, dan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pemantauan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kinerj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basis data.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Aplik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in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tersedia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untuk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sistem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proofErr w:type="spellStart"/>
      <w:r w:rsidRPr="00D55BEC">
        <w:rPr>
          <w:rFonts w:ascii="Times New Roman" w:hAnsi="Times New Roman" w:cs="Times New Roman"/>
          <w:spacing w:val="4"/>
          <w:sz w:val="24"/>
          <w:szCs w:val="24"/>
        </w:rPr>
        <w:t>operasi</w:t>
      </w:r>
      <w:proofErr w:type="spellEnd"/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Window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Linux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 xml:space="preserve">, dan </w:t>
      </w:r>
      <w:r w:rsidRPr="00F21EF0">
        <w:rPr>
          <w:rFonts w:ascii="Times New Roman" w:hAnsi="Times New Roman" w:cs="Times New Roman"/>
          <w:i/>
          <w:iCs/>
          <w:spacing w:val="4"/>
          <w:sz w:val="24"/>
          <w:szCs w:val="24"/>
        </w:rPr>
        <w:t>MacOS</w:t>
      </w:r>
      <w:r w:rsidRPr="00D55BEC">
        <w:rPr>
          <w:rFonts w:ascii="Times New Roman" w:hAnsi="Times New Roman" w:cs="Times New Roman"/>
          <w:spacing w:val="4"/>
          <w:sz w:val="24"/>
          <w:szCs w:val="24"/>
        </w:rPr>
        <w:t>.</w:t>
      </w:r>
      <w:r w:rsidR="009A4F60">
        <w:rPr>
          <w:rFonts w:ascii="Times New Roman" w:hAnsi="Times New Roman" w:cs="Times New Roman"/>
          <w:spacing w:val="4"/>
          <w:sz w:val="24"/>
          <w:szCs w:val="24"/>
        </w:rPr>
        <w:t xml:space="preserve"> </w:t>
      </w:r>
    </w:p>
    <w:p w14:paraId="198835C9" w14:textId="77777777" w:rsidR="00D55BEC" w:rsidRPr="0010601D" w:rsidRDefault="00D55BEC" w:rsidP="00C9106A">
      <w:pPr>
        <w:spacing w:after="0" w:line="360" w:lineRule="auto"/>
        <w:ind w:firstLine="35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7B42FCED" wp14:editId="53EE074F">
            <wp:extent cx="4258800" cy="2397600"/>
            <wp:effectExtent l="0" t="0" r="8890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 preferRelativeResize="0"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800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8415BF" w14:textId="58CD92F4" w:rsidR="00D55BEC" w:rsidRPr="00E8013B" w:rsidRDefault="00D55BEC" w:rsidP="00D55BEC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5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DBeaver</w:t>
      </w:r>
      <w:proofErr w:type="spellEnd"/>
    </w:p>
    <w:p w14:paraId="70DAEB77" w14:textId="77777777" w:rsidR="00D55BEC" w:rsidRPr="00E8013B" w:rsidRDefault="00D55BEC" w:rsidP="00D55BEC">
      <w:pPr>
        <w:spacing w:after="0" w:line="360" w:lineRule="auto"/>
        <w:ind w:firstLine="357"/>
        <w:jc w:val="both"/>
        <w:rPr>
          <w:rFonts w:ascii="Times New Roman" w:hAnsi="Times New Roman" w:cs="Times New Roman"/>
          <w:sz w:val="28"/>
          <w:szCs w:val="28"/>
        </w:rPr>
      </w:pPr>
    </w:p>
    <w:p w14:paraId="0DF3FD29" w14:textId="77777777" w:rsidR="0010601D" w:rsidRPr="00E8013B" w:rsidRDefault="0010601D" w:rsidP="0010601D"/>
    <w:p w14:paraId="371E921E" w14:textId="0E5262C5" w:rsidR="00E8013B" w:rsidRDefault="00C9106A" w:rsidP="00DD53DF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17" w:name="_Toc124762588"/>
      <w:r w:rsidRPr="00C9106A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GitLab</w:t>
      </w:r>
      <w:bookmarkEnd w:id="717"/>
    </w:p>
    <w:p w14:paraId="2A2220E0" w14:textId="363E94A3" w:rsidR="00DD53DF" w:rsidRDefault="00C9106A" w:rsidP="00C9106A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DD53DF">
        <w:rPr>
          <w:rFonts w:ascii="Times New Roman" w:hAnsi="Times New Roman" w:cs="Times New Roman"/>
          <w:sz w:val="24"/>
          <w:szCs w:val="24"/>
        </w:rPr>
        <w:t xml:space="preserve"> (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 xml:space="preserve">Version Control </w:t>
      </w:r>
      <w:proofErr w:type="gramStart"/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="00DD53DF">
        <w:rPr>
          <w:rFonts w:ascii="Times New Roman" w:hAnsi="Times New Roman" w:cs="Times New Roman"/>
          <w:sz w:val="24"/>
          <w:szCs w:val="24"/>
        </w:rPr>
        <w:t xml:space="preserve">) 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</w:t>
      </w:r>
      <w:proofErr w:type="gram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sz w:val="24"/>
          <w:szCs w:val="24"/>
        </w:rPr>
        <w:t>open-source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Fitur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repositor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Git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mantau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kontin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Lab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op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Kanban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r w:rsidR="00DD53DF" w:rsidRPr="00C9106A">
        <w:rPr>
          <w:rFonts w:ascii="Times New Roman" w:hAnsi="Times New Roman" w:cs="Times New Roman"/>
          <w:i/>
          <w:iCs/>
          <w:sz w:val="24"/>
          <w:szCs w:val="24"/>
        </w:rPr>
        <w:t>Scrum</w:t>
      </w:r>
      <w:r w:rsidR="00DD53DF" w:rsidRPr="00DD53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D53DF" w:rsidRPr="00DD53DF">
        <w:rPr>
          <w:rFonts w:ascii="Times New Roman" w:hAnsi="Times New Roman" w:cs="Times New Roman"/>
          <w:sz w:val="24"/>
          <w:szCs w:val="24"/>
        </w:rPr>
        <w:t>terkoordinasi</w:t>
      </w:r>
      <w:proofErr w:type="spellEnd"/>
      <w:r w:rsidR="00DD53DF" w:rsidRPr="00DD53DF">
        <w:rPr>
          <w:rFonts w:ascii="Times New Roman" w:hAnsi="Times New Roman" w:cs="Times New Roman"/>
          <w:sz w:val="24"/>
          <w:szCs w:val="24"/>
        </w:rPr>
        <w:t>.</w:t>
      </w:r>
    </w:p>
    <w:p w14:paraId="5B65D1B2" w14:textId="3AAF2C0E" w:rsidR="00C9106A" w:rsidRDefault="00C9106A" w:rsidP="00C9106A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9157CF" wp14:editId="62E23FAB">
            <wp:extent cx="2400300" cy="232410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324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09F2B" w14:textId="3F25972A" w:rsidR="00C9106A" w:rsidRPr="00C9106A" w:rsidRDefault="00C9106A" w:rsidP="00C9106A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6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 w:rsidRPr="00C9106A">
        <w:rPr>
          <w:rFonts w:ascii="Times New Roman" w:hAnsi="Times New Roman" w:cs="Times New Roman"/>
          <w:b w:val="0"/>
          <w:bCs w:val="0"/>
          <w:i/>
          <w:iCs/>
          <w:color w:val="auto"/>
          <w:sz w:val="20"/>
          <w:szCs w:val="20"/>
        </w:rPr>
        <w:t>GitLab</w:t>
      </w:r>
    </w:p>
    <w:p w14:paraId="6D39E3AF" w14:textId="31F826D7" w:rsidR="00C9106A" w:rsidRDefault="00C9106A" w:rsidP="00C9106A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18" w:name="_Toc124762589"/>
      <w:proofErr w:type="spellStart"/>
      <w:r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Laragon</w:t>
      </w:r>
      <w:bookmarkEnd w:id="718"/>
      <w:proofErr w:type="spellEnd"/>
    </w:p>
    <w:p w14:paraId="6B7340CE" w14:textId="5CE71491" w:rsidR="00D96999" w:rsidRPr="00D96999" w:rsidRDefault="00C9106A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</w:t>
      </w:r>
      <w:r w:rsidRPr="00C9106A">
        <w:rPr>
          <w:rFonts w:ascii="Times New Roman" w:hAnsi="Times New Roman" w:cs="Times New Roman"/>
          <w:sz w:val="24"/>
          <w:szCs w:val="24"/>
        </w:rPr>
        <w:t>engembang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-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Apache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MySQL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aket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inst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uitif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erver dan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i/>
          <w:iCs/>
          <w:sz w:val="24"/>
          <w:szCs w:val="24"/>
        </w:rPr>
        <w:t>Larago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teg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GIT</w:t>
      </w:r>
      <w:r w:rsidRPr="00C9106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virtual hos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, dan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HP</w:t>
      </w:r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built-in web server</w:t>
      </w:r>
      <w:r w:rsidRPr="00C910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</w:t>
      </w:r>
      <w:r w:rsidR="008E03C5">
        <w:rPr>
          <w:rFonts w:ascii="Times New Roman" w:hAnsi="Times New Roman" w:cs="Times New Roman"/>
          <w:sz w:val="24"/>
          <w:szCs w:val="24"/>
        </w:rPr>
        <w:t>e</w:t>
      </w:r>
      <w:r w:rsidRPr="00C9106A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9106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9106A">
        <w:rPr>
          <w:rFonts w:ascii="Times New Roman" w:hAnsi="Times New Roman" w:cs="Times New Roman"/>
          <w:sz w:val="24"/>
          <w:szCs w:val="24"/>
        </w:rPr>
        <w:t xml:space="preserve"> pada server </w:t>
      </w:r>
      <w:r w:rsidRPr="00C9106A">
        <w:rPr>
          <w:rFonts w:ascii="Times New Roman" w:hAnsi="Times New Roman" w:cs="Times New Roman"/>
          <w:i/>
          <w:iCs/>
          <w:sz w:val="24"/>
          <w:szCs w:val="24"/>
        </w:rPr>
        <w:t>production</w:t>
      </w:r>
      <w:r w:rsidRPr="00C9106A">
        <w:rPr>
          <w:rFonts w:ascii="Times New Roman" w:hAnsi="Times New Roman" w:cs="Times New Roman"/>
          <w:sz w:val="24"/>
          <w:szCs w:val="24"/>
        </w:rPr>
        <w:t>.</w:t>
      </w:r>
    </w:p>
    <w:p w14:paraId="3DA8E2FC" w14:textId="19F68A3C" w:rsidR="00DC1B28" w:rsidRPr="00DC1B28" w:rsidRDefault="00DC1B28" w:rsidP="00DC1B28">
      <w:pPr>
        <w:pStyle w:val="Heading3"/>
        <w:numPr>
          <w:ilvl w:val="2"/>
          <w:numId w:val="5"/>
        </w:numPr>
        <w:rPr>
          <w:rFonts w:ascii="Times New Roman" w:hAnsi="Times New Roman" w:cs="Times New Roman"/>
          <w:b/>
          <w:bCs/>
          <w:i/>
          <w:iCs/>
          <w:color w:val="auto"/>
          <w:lang w:val="en-US"/>
        </w:rPr>
      </w:pPr>
      <w:bookmarkStart w:id="719" w:name="_Toc124762590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t>Postman</w:t>
      </w:r>
      <w:bookmarkEnd w:id="719"/>
    </w:p>
    <w:p w14:paraId="6C6EF02F" w14:textId="3A4B9BAA" w:rsidR="00DC1B28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API (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pplication Programming Interface</w:t>
      </w:r>
      <w:r w:rsidRPr="00DC1B2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</w:t>
      </w:r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HTTPS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server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Fitur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onj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format dat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JSON</w:t>
      </w:r>
      <w:r w:rsidR="00D41622">
        <w:rPr>
          <w:rFonts w:ascii="Times New Roman" w:hAnsi="Times New Roman" w:cs="Times New Roman"/>
          <w:sz w:val="24"/>
          <w:szCs w:val="24"/>
        </w:rPr>
        <w:t>,</w:t>
      </w:r>
      <w:r w:rsidRPr="00DC1B28">
        <w:rPr>
          <w:rFonts w:ascii="Times New Roman" w:hAnsi="Times New Roman" w:cs="Times New Roman"/>
          <w:sz w:val="24"/>
          <w:szCs w:val="24"/>
        </w:rPr>
        <w:t xml:space="preserve"> XML</w:t>
      </w:r>
      <w:r w:rsidR="00D41622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D41622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browser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desktop</w:t>
      </w:r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0C960DEF" w14:textId="77777777" w:rsidR="00DC1B28" w:rsidRDefault="00DC1B28" w:rsidP="00DC1B28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CA985D" wp14:editId="52B7AB81">
            <wp:extent cx="2400300" cy="215799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A1446A" w14:textId="46AF8EAF" w:rsidR="00DC1B28" w:rsidRPr="00C9106A" w:rsidRDefault="00DC1B28" w:rsidP="00DC1B28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="00F21EF0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7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ostman</w:t>
      </w:r>
    </w:p>
    <w:p w14:paraId="5CE9B372" w14:textId="77777777" w:rsidR="00DC1B28" w:rsidRPr="00DC1B28" w:rsidRDefault="00DC1B28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6AC85FD7" w14:textId="192DF989" w:rsidR="00DC1B28" w:rsidRPr="00DC1B28" w:rsidRDefault="00DC1B28" w:rsidP="00DC1B28">
      <w:pPr>
        <w:pStyle w:val="Heading3"/>
        <w:numPr>
          <w:ilvl w:val="2"/>
          <w:numId w:val="5"/>
        </w:numPr>
      </w:pPr>
      <w:bookmarkStart w:id="720" w:name="_Toc124762591"/>
      <w:r w:rsidRPr="00DC1B28">
        <w:rPr>
          <w:rFonts w:ascii="Times New Roman" w:hAnsi="Times New Roman" w:cs="Times New Roman"/>
          <w:b/>
          <w:bCs/>
          <w:i/>
          <w:iCs/>
          <w:color w:val="auto"/>
          <w:lang w:val="en-US"/>
        </w:rPr>
        <w:lastRenderedPageBreak/>
        <w:t>Telegram</w:t>
      </w:r>
      <w:bookmarkEnd w:id="720"/>
    </w:p>
    <w:p w14:paraId="1CB7FC1E" w14:textId="129E2778" w:rsidR="00D96999" w:rsidRDefault="00DC1B28" w:rsidP="001B6954">
      <w:pPr>
        <w:spacing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rpesan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oleh Pavel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rov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ada 2013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bo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loud-base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chat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iO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Android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Windows</w:t>
      </w:r>
      <w:r w:rsidRPr="00DC1B28">
        <w:rPr>
          <w:rFonts w:ascii="Times New Roman" w:hAnsi="Times New Roman" w:cs="Times New Roman"/>
          <w:sz w:val="24"/>
          <w:szCs w:val="24"/>
        </w:rPr>
        <w:t xml:space="preserve">,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Mac</w:t>
      </w:r>
      <w:r w:rsidRPr="00DC1B28">
        <w:rPr>
          <w:rFonts w:ascii="Times New Roman" w:hAnsi="Times New Roman" w:cs="Times New Roman"/>
          <w:sz w:val="24"/>
          <w:szCs w:val="24"/>
        </w:rPr>
        <w:t xml:space="preserve">, dan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Linux</w:t>
      </w:r>
      <w:r w:rsidRPr="00DC1B28">
        <w:rPr>
          <w:rFonts w:ascii="Times New Roman" w:hAnsi="Times New Roman" w:cs="Times New Roman"/>
          <w:sz w:val="24"/>
          <w:szCs w:val="24"/>
        </w:rPr>
        <w:t xml:space="preserve">. </w:t>
      </w:r>
      <w:r w:rsidRPr="00DC1B28">
        <w:rPr>
          <w:rFonts w:ascii="Times New Roman" w:hAnsi="Times New Roman" w:cs="Times New Roman"/>
          <w:i/>
          <w:iCs/>
          <w:sz w:val="24"/>
          <w:szCs w:val="24"/>
        </w:rPr>
        <w:t>Telegram</w:t>
      </w:r>
      <w:r w:rsidRPr="00DC1B2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r w:rsidRPr="00D41622">
        <w:rPr>
          <w:rFonts w:ascii="Times New Roman" w:hAnsi="Times New Roman" w:cs="Times New Roman"/>
          <w:i/>
          <w:iCs/>
          <w:sz w:val="24"/>
          <w:szCs w:val="24"/>
        </w:rPr>
        <w:t>end-to-end</w:t>
      </w:r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dan video, dan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rivasi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C1B2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DC1B28">
        <w:rPr>
          <w:rFonts w:ascii="Times New Roman" w:hAnsi="Times New Roman" w:cs="Times New Roman"/>
          <w:sz w:val="24"/>
          <w:szCs w:val="24"/>
        </w:rPr>
        <w:t>.</w:t>
      </w:r>
    </w:p>
    <w:p w14:paraId="7E1DEB16" w14:textId="77777777" w:rsidR="001B6954" w:rsidRDefault="001B6954" w:rsidP="001B6954">
      <w:pPr>
        <w:spacing w:line="360" w:lineRule="auto"/>
        <w:ind w:firstLine="432"/>
        <w:jc w:val="center"/>
        <w:rPr>
          <w:rFonts w:ascii="Times New Roman" w:hAnsi="Times New Roman" w:cs="Times New Roman"/>
          <w:sz w:val="24"/>
          <w:szCs w:val="24"/>
        </w:rPr>
      </w:pPr>
      <w:r w:rsidRPr="00C9106A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D47F77" wp14:editId="4579A135">
            <wp:extent cx="2157998" cy="215799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7998" cy="2157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0A19A" w14:textId="7C53B276" w:rsidR="001B6954" w:rsidRPr="00C9106A" w:rsidRDefault="001B6954" w:rsidP="001B6954">
      <w:pPr>
        <w:pStyle w:val="Caption"/>
        <w:jc w:val="center"/>
        <w:rPr>
          <w:rFonts w:ascii="Times New Roman" w:hAnsi="Times New Roman" w:cs="Times New Roman"/>
          <w:b w:val="0"/>
          <w:bCs w:val="0"/>
          <w:i/>
          <w:iCs/>
          <w:color w:val="auto"/>
          <w:sz w:val="28"/>
          <w:szCs w:val="28"/>
        </w:rPr>
      </w:pP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8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Telegram</w:t>
      </w:r>
    </w:p>
    <w:p w14:paraId="585CE083" w14:textId="77777777" w:rsidR="001B6954" w:rsidRPr="00DC1B28" w:rsidRDefault="001B6954" w:rsidP="00DC1B28">
      <w:pPr>
        <w:spacing w:line="360" w:lineRule="auto"/>
        <w:ind w:firstLine="432"/>
        <w:rPr>
          <w:rFonts w:ascii="Times New Roman" w:hAnsi="Times New Roman" w:cs="Times New Roman"/>
          <w:sz w:val="24"/>
          <w:szCs w:val="24"/>
        </w:rPr>
      </w:pPr>
    </w:p>
    <w:p w14:paraId="35860600" w14:textId="67D625C4" w:rsidR="00C9106A" w:rsidRPr="00C9106A" w:rsidRDefault="00C9106A" w:rsidP="00C9106A">
      <w:pPr>
        <w:rPr>
          <w:rFonts w:ascii="Times New Roman" w:hAnsi="Times New Roman" w:cs="Times New Roman"/>
          <w:sz w:val="24"/>
          <w:szCs w:val="24"/>
        </w:rPr>
      </w:pPr>
    </w:p>
    <w:p w14:paraId="4B6EED61" w14:textId="05AFAC51" w:rsidR="00AB3751" w:rsidRDefault="00AB3751" w:rsidP="00AB3751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szCs w:val="24"/>
        </w:rPr>
      </w:pPr>
      <w:bookmarkStart w:id="721" w:name="_Toc124762592"/>
      <w:proofErr w:type="spellStart"/>
      <w:r w:rsidRPr="00AB3751">
        <w:rPr>
          <w:rFonts w:cs="Times New Roman"/>
          <w:szCs w:val="24"/>
        </w:rPr>
        <w:t>Uraian</w:t>
      </w:r>
      <w:proofErr w:type="spellEnd"/>
      <w:r w:rsidRPr="00AB3751">
        <w:rPr>
          <w:rFonts w:cs="Times New Roman"/>
          <w:szCs w:val="24"/>
        </w:rPr>
        <w:t xml:space="preserve"> </w:t>
      </w:r>
      <w:proofErr w:type="spellStart"/>
      <w:r w:rsidRPr="00AB3751">
        <w:rPr>
          <w:rFonts w:cs="Times New Roman"/>
          <w:szCs w:val="24"/>
        </w:rPr>
        <w:t>Kerja</w:t>
      </w:r>
      <w:proofErr w:type="spellEnd"/>
      <w:r w:rsidRPr="00AB3751">
        <w:rPr>
          <w:rFonts w:cs="Times New Roman"/>
          <w:szCs w:val="24"/>
        </w:rPr>
        <w:t xml:space="preserve"> PKL</w:t>
      </w:r>
      <w:bookmarkEnd w:id="721"/>
    </w:p>
    <w:p w14:paraId="70DADFAA" w14:textId="3FDDAFEE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i PT ODISYS INDONESIA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2023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optimal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software Postman,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Pr="001115EE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17C35F37" w14:textId="39FE99E6" w:rsidR="001115EE" w:rsidRP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r w:rsidRPr="001115EE">
        <w:rPr>
          <w:rFonts w:ascii="Times New Roman" w:hAnsi="Times New Roman" w:cs="Times New Roman"/>
          <w:sz w:val="24"/>
          <w:szCs w:val="24"/>
        </w:rPr>
        <w:t xml:space="preserve">Postm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rform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API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Beave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 xml:space="preserve">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r w:rsidR="002252A1" w:rsidRPr="002252A1">
        <w:rPr>
          <w:rFonts w:ascii="Times New Roman" w:hAnsi="Times New Roman" w:cs="Times New Roman"/>
          <w:i/>
          <w:iCs/>
          <w:sz w:val="24"/>
          <w:szCs w:val="24"/>
        </w:rPr>
        <w:t>Framework</w:t>
      </w:r>
      <w:r w:rsidR="002252A1">
        <w:rPr>
          <w:rFonts w:ascii="Times New Roman" w:hAnsi="Times New Roman" w:cs="Times New Roman"/>
          <w:sz w:val="24"/>
          <w:szCs w:val="24"/>
        </w:rPr>
        <w:t xml:space="preserve"> </w:t>
      </w:r>
      <w:r w:rsidRPr="002252A1">
        <w:rPr>
          <w:rFonts w:ascii="Times New Roman" w:hAnsi="Times New Roman" w:cs="Times New Roman"/>
          <w:i/>
          <w:iCs/>
          <w:sz w:val="24"/>
          <w:szCs w:val="24"/>
        </w:rPr>
        <w:t>Laravel</w:t>
      </w:r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E451E">
        <w:rPr>
          <w:rFonts w:ascii="Times New Roman" w:hAnsi="Times New Roman" w:cs="Times New Roman"/>
          <w:sz w:val="24"/>
          <w:szCs w:val="24"/>
        </w:rPr>
        <w:t>.</w:t>
      </w:r>
    </w:p>
    <w:p w14:paraId="3A75F65D" w14:textId="3D288E88" w:rsidR="001115EE" w:rsidRDefault="001115EE" w:rsidP="004E451E">
      <w:pPr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115EE">
        <w:rPr>
          <w:rFonts w:ascii="Times New Roman" w:hAnsi="Times New Roman" w:cs="Times New Roman"/>
          <w:sz w:val="24"/>
          <w:szCs w:val="24"/>
        </w:rPr>
        <w:lastRenderedPageBreak/>
        <w:t>Secar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untu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115EE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1115EE">
        <w:rPr>
          <w:rFonts w:ascii="Times New Roman" w:hAnsi="Times New Roman" w:cs="Times New Roman"/>
          <w:sz w:val="24"/>
          <w:szCs w:val="24"/>
        </w:rPr>
        <w:t>.</w:t>
      </w:r>
    </w:p>
    <w:p w14:paraId="724C62B1" w14:textId="5AEFBEC2" w:rsidR="00AB3751" w:rsidRDefault="00AB3751" w:rsidP="000E6BE9">
      <w:pPr>
        <w:ind w:firstLine="432"/>
        <w:rPr>
          <w:rFonts w:ascii="Times New Roman" w:hAnsi="Times New Roman" w:cs="Times New Roman"/>
          <w:sz w:val="24"/>
          <w:szCs w:val="24"/>
        </w:rPr>
      </w:pPr>
      <w:r w:rsidRPr="00AB3751"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4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28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>-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AB37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ipe</w:t>
      </w:r>
      <w:r w:rsidR="00EF3FFD">
        <w:rPr>
          <w:rFonts w:ascii="Times New Roman" w:hAnsi="Times New Roman" w:cs="Times New Roman"/>
          <w:sz w:val="24"/>
          <w:szCs w:val="24"/>
        </w:rPr>
        <w:t>rlu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EF3FFD">
        <w:rPr>
          <w:rFonts w:ascii="Times New Roman" w:hAnsi="Times New Roman" w:cs="Times New Roman"/>
          <w:sz w:val="24"/>
          <w:szCs w:val="24"/>
        </w:rPr>
        <w:t xml:space="preserve">, setup </w:t>
      </w:r>
      <w:proofErr w:type="spellStart"/>
      <w:r w:rsidR="00EF3FFD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3FFD">
        <w:rPr>
          <w:rFonts w:ascii="Times New Roman" w:hAnsi="Times New Roman" w:cs="Times New Roman"/>
          <w:i/>
          <w:iCs/>
          <w:sz w:val="24"/>
          <w:szCs w:val="24"/>
        </w:rPr>
        <w:t>Laravolt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Pr="00EF3FFD">
        <w:rPr>
          <w:rFonts w:ascii="Times New Roman" w:hAnsi="Times New Roman" w:cs="Times New Roman"/>
          <w:i/>
          <w:iCs/>
          <w:sz w:val="24"/>
          <w:szCs w:val="24"/>
        </w:rPr>
        <w:t>DBMS PostgreSQL</w:t>
      </w:r>
      <w:r w:rsidRPr="00AB3751">
        <w:rPr>
          <w:rFonts w:ascii="Times New Roman" w:hAnsi="Times New Roman" w:cs="Times New Roman"/>
          <w:sz w:val="24"/>
          <w:szCs w:val="24"/>
        </w:rPr>
        <w:t>.</w:t>
      </w:r>
    </w:p>
    <w:p w14:paraId="45211817" w14:textId="41FFD852" w:rsidR="00AB3751" w:rsidRDefault="00AB3751" w:rsidP="00AB3751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1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>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 w:rsidR="00675DD0">
        <w:rPr>
          <w:rFonts w:ascii="Times New Roman" w:hAnsi="Times New Roman" w:cs="Times New Roman"/>
          <w:sz w:val="24"/>
          <w:szCs w:val="24"/>
        </w:rPr>
        <w:t xml:space="preserve"> 4 November</w:t>
      </w:r>
      <w:r w:rsidR="00675DD0"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5DD0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675DD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Locations,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ponse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JSO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Location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4E6FE18C" w14:textId="2DF242F7" w:rsidR="00675DD0" w:rsidRPr="00F21EF0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7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11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</w:t>
      </w:r>
      <w:r w:rsidR="00F21EF0">
        <w:rPr>
          <w:rFonts w:ascii="Times New Roman" w:hAnsi="Times New Roman" w:cs="Times New Roman"/>
          <w:sz w:val="24"/>
          <w:szCs w:val="24"/>
        </w:rPr>
        <w:t>ja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</w:t>
      </w:r>
      <w:r w:rsidR="00F21EF0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F21EF0" w:rsidRPr="00F21EF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21EF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21EF0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F21EF0">
        <w:rPr>
          <w:rFonts w:ascii="Times New Roman" w:hAnsi="Times New Roman" w:cs="Times New Roman"/>
          <w:sz w:val="24"/>
          <w:szCs w:val="24"/>
        </w:rPr>
        <w:t>Routes Detail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4F2AEC">
        <w:rPr>
          <w:rFonts w:ascii="Times New Roman" w:hAnsi="Times New Roman" w:cs="Times New Roman"/>
          <w:sz w:val="24"/>
          <w:szCs w:val="24"/>
        </w:rPr>
        <w:t>MtMstCodeDetails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4F2AE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4F2AEC">
        <w:rPr>
          <w:rFonts w:ascii="Times New Roman" w:hAnsi="Times New Roman" w:cs="Times New Roman"/>
          <w:sz w:val="24"/>
          <w:szCs w:val="24"/>
        </w:rPr>
        <w:t>Update User Profile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149262AB" w14:textId="3EED3AB7" w:rsidR="00675DD0" w:rsidRPr="003A23AC" w:rsidRDefault="00675DD0" w:rsidP="00675DD0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4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8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</w:t>
      </w:r>
      <w:r w:rsidR="003A23AC">
        <w:rPr>
          <w:rFonts w:ascii="Times New Roman" w:hAnsi="Times New Roman" w:cs="Times New Roman"/>
          <w:sz w:val="24"/>
          <w:szCs w:val="24"/>
        </w:rPr>
        <w:t>gerja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HTTP body</w:t>
      </w:r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UR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DBeaver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4200769D" w14:textId="21687214" w:rsidR="00675DD0" w:rsidRPr="003A23AC" w:rsidRDefault="00675DD0" w:rsidP="00675DD0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da pekan</w:t>
      </w:r>
      <w:r w:rsidR="006C6E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6E4C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1</w:t>
      </w:r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C6E4C">
        <w:rPr>
          <w:rFonts w:ascii="Times New Roman" w:hAnsi="Times New Roman" w:cs="Times New Roman"/>
          <w:sz w:val="24"/>
          <w:szCs w:val="24"/>
        </w:rPr>
        <w:t>25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F21EF0">
        <w:rPr>
          <w:rFonts w:ascii="Times New Roman" w:hAnsi="Times New Roman" w:cs="Times New Roman"/>
          <w:i/>
          <w:iCs/>
          <w:sz w:val="24"/>
          <w:szCs w:val="24"/>
        </w:rPr>
        <w:t>REST API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>Postman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enah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nyesuai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Routes</w:t>
      </w:r>
      <w:r w:rsidR="003A23AC">
        <w:rPr>
          <w:rFonts w:ascii="Times New Roman" w:hAnsi="Times New Roman" w:cs="Times New Roman"/>
          <w:sz w:val="24"/>
          <w:szCs w:val="24"/>
        </w:rPr>
        <w:t xml:space="preserve"> dan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Controller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Pallet Tracking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 xml:space="preserve">Order Details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3A23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r w:rsidR="003A23AC" w:rsidRPr="003A23AC">
        <w:rPr>
          <w:rFonts w:ascii="Times New Roman" w:hAnsi="Times New Roman" w:cs="Times New Roman"/>
          <w:i/>
          <w:iCs/>
          <w:sz w:val="24"/>
          <w:szCs w:val="24"/>
        </w:rPr>
        <w:t>Semantic Form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3A23AC">
        <w:rPr>
          <w:rFonts w:ascii="Times New Roman" w:hAnsi="Times New Roman" w:cs="Times New Roman"/>
          <w:sz w:val="24"/>
          <w:szCs w:val="24"/>
        </w:rPr>
        <w:t>dan</w:t>
      </w:r>
      <w:r w:rsidR="003A23A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23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23AC">
        <w:rPr>
          <w:rFonts w:ascii="Times New Roman" w:hAnsi="Times New Roman" w:cs="Times New Roman"/>
          <w:sz w:val="24"/>
          <w:szCs w:val="24"/>
        </w:rPr>
        <w:t xml:space="preserve"> menu </w:t>
      </w:r>
      <w:r w:rsidR="00A4712D">
        <w:rPr>
          <w:rFonts w:ascii="Times New Roman" w:hAnsi="Times New Roman" w:cs="Times New Roman"/>
          <w:sz w:val="24"/>
          <w:szCs w:val="24"/>
        </w:rPr>
        <w:t>“</w:t>
      </w:r>
      <w:r w:rsidR="003A23AC">
        <w:rPr>
          <w:rFonts w:ascii="Times New Roman" w:hAnsi="Times New Roman" w:cs="Times New Roman"/>
          <w:sz w:val="24"/>
          <w:szCs w:val="24"/>
        </w:rPr>
        <w:t>Routes</w:t>
      </w:r>
      <w:r w:rsidR="00A4712D">
        <w:rPr>
          <w:rFonts w:ascii="Times New Roman" w:hAnsi="Times New Roman" w:cs="Times New Roman"/>
          <w:sz w:val="24"/>
          <w:szCs w:val="24"/>
        </w:rPr>
        <w:t>”</w:t>
      </w:r>
      <w:r w:rsidR="00B35CD3">
        <w:rPr>
          <w:rFonts w:ascii="Times New Roman" w:hAnsi="Times New Roman" w:cs="Times New Roman"/>
          <w:sz w:val="24"/>
          <w:szCs w:val="24"/>
        </w:rPr>
        <w:t>.</w:t>
      </w:r>
    </w:p>
    <w:p w14:paraId="03C3ED79" w14:textId="53348894" w:rsidR="006C6E4C" w:rsidRPr="00AB3751" w:rsidRDefault="006C6E4C" w:rsidP="006C6E4C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8 November</w:t>
      </w:r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4712D">
        <w:rPr>
          <w:rFonts w:ascii="Times New Roman" w:hAnsi="Times New Roman" w:cs="Times New Roman"/>
          <w:sz w:val="24"/>
          <w:szCs w:val="24"/>
        </w:rPr>
        <w:t xml:space="preserve">menu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“Report”,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712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A4712D">
        <w:rPr>
          <w:rFonts w:ascii="Times New Roman" w:hAnsi="Times New Roman" w:cs="Times New Roman"/>
          <w:sz w:val="24"/>
          <w:szCs w:val="24"/>
        </w:rPr>
        <w:t xml:space="preserve"> filtering pada menu “Report”,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UI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menu “Routes”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dynamic row pada menu “Routes”.</w:t>
      </w:r>
    </w:p>
    <w:p w14:paraId="4B7D2157" w14:textId="372492C6" w:rsidR="00AF0A2B" w:rsidRDefault="00AF0A2B" w:rsidP="00AF0A2B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j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5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- 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A64A0F">
        <w:rPr>
          <w:rFonts w:ascii="Times New Roman" w:hAnsi="Times New Roman" w:cs="Times New Roman"/>
          <w:sz w:val="24"/>
          <w:szCs w:val="24"/>
        </w:rPr>
        <w:t xml:space="preserve">Cari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Palet</w:t>
      </w:r>
      <w:proofErr w:type="spellEnd"/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A64A0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A64A0F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="00A64A0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4A0F" w:rsidRPr="00A64A0F">
        <w:rPr>
          <w:rFonts w:ascii="Times New Roman" w:hAnsi="Times New Roman" w:cs="Times New Roman"/>
          <w:i/>
          <w:iCs/>
          <w:sz w:val="24"/>
          <w:szCs w:val="24"/>
        </w:rPr>
        <w:t>Jquery</w:t>
      </w:r>
      <w:proofErr w:type="spellEnd"/>
      <w:r w:rsidR="00B35CD3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280EDA31" w14:textId="3E1437C1" w:rsidR="00AF0A2B" w:rsidRPr="003D3092" w:rsidRDefault="00AF0A2B" w:rsidP="00AF0A2B">
      <w:pPr>
        <w:ind w:firstLine="432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el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2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1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E21A32">
        <w:rPr>
          <w:rFonts w:ascii="Times New Roman" w:hAnsi="Times New Roman" w:cs="Times New Roman"/>
          <w:sz w:val="24"/>
          <w:szCs w:val="24"/>
        </w:rPr>
        <w:t>erbaikan</w:t>
      </w:r>
      <w:proofErr w:type="spellEnd"/>
      <w:r w:rsidR="00E21A32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E21A32">
        <w:rPr>
          <w:rFonts w:ascii="Times New Roman" w:hAnsi="Times New Roman" w:cs="Times New Roman"/>
          <w:sz w:val="24"/>
          <w:szCs w:val="24"/>
        </w:rPr>
        <w:t>User Profile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3092"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 w:rsidR="003D3092">
        <w:rPr>
          <w:rFonts w:ascii="Times New Roman" w:hAnsi="Times New Roman" w:cs="Times New Roman"/>
          <w:sz w:val="24"/>
          <w:szCs w:val="24"/>
        </w:rPr>
        <w:t xml:space="preserve"> </w:t>
      </w:r>
      <w:r w:rsidR="003D3092" w:rsidRPr="003D3092">
        <w:rPr>
          <w:rFonts w:ascii="Times New Roman" w:hAnsi="Times New Roman" w:cs="Times New Roman"/>
          <w:i/>
          <w:iCs/>
          <w:sz w:val="24"/>
          <w:szCs w:val="24"/>
        </w:rPr>
        <w:t>Update Password</w:t>
      </w:r>
      <w:r w:rsidR="00E21A32" w:rsidRPr="003D309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02D10739" w14:textId="751A43EB" w:rsidR="00AF0A2B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b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9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23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setup dan </w:t>
      </w:r>
      <w:r w:rsidR="00501931" w:rsidRPr="00501931">
        <w:rPr>
          <w:rFonts w:ascii="Times New Roman" w:hAnsi="Times New Roman" w:cs="Times New Roman"/>
          <w:i/>
          <w:iCs/>
          <w:sz w:val="24"/>
          <w:szCs w:val="24"/>
        </w:rPr>
        <w:t>clone</w:t>
      </w:r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PANDU</w:t>
      </w:r>
      <w:r w:rsidR="0050193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</w:t>
      </w:r>
      <w:r w:rsidR="00D35B74">
        <w:rPr>
          <w:rFonts w:ascii="Times New Roman" w:hAnsi="Times New Roman" w:cs="Times New Roman"/>
          <w:sz w:val="24"/>
          <w:szCs w:val="24"/>
        </w:rPr>
        <w:t>“</w:t>
      </w:r>
      <w:r w:rsidR="00501931">
        <w:rPr>
          <w:rFonts w:ascii="Times New Roman" w:hAnsi="Times New Roman" w:cs="Times New Roman"/>
          <w:sz w:val="24"/>
          <w:szCs w:val="24"/>
        </w:rPr>
        <w:t xml:space="preserve">Report </w:t>
      </w:r>
      <w:proofErr w:type="spellStart"/>
      <w:r w:rsidR="00501931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501931">
        <w:rPr>
          <w:rFonts w:ascii="Times New Roman" w:hAnsi="Times New Roman" w:cs="Times New Roman"/>
          <w:sz w:val="24"/>
          <w:szCs w:val="24"/>
        </w:rPr>
        <w:t xml:space="preserve"> AWB SMU</w:t>
      </w:r>
      <w:r w:rsidR="00D35B74">
        <w:rPr>
          <w:rFonts w:ascii="Times New Roman" w:hAnsi="Times New Roman" w:cs="Times New Roman"/>
          <w:sz w:val="24"/>
          <w:szCs w:val="24"/>
        </w:rPr>
        <w:t>”</w:t>
      </w:r>
    </w:p>
    <w:p w14:paraId="63F7AD89" w14:textId="137F40E9" w:rsidR="003B3DDD" w:rsidRPr="00AB3751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pul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6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 – </w:t>
      </w:r>
      <w:r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2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38BE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9B3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6414A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6414AD">
        <w:rPr>
          <w:rFonts w:ascii="Times New Roman" w:hAnsi="Times New Roman" w:cs="Times New Roman"/>
          <w:sz w:val="24"/>
          <w:szCs w:val="24"/>
        </w:rPr>
        <w:t xml:space="preserve"> AWB SMU</w:t>
      </w:r>
    </w:p>
    <w:p w14:paraId="66D90A95" w14:textId="38AA851A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6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magang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diliburkan</w:t>
      </w:r>
      <w:proofErr w:type="spellEnd"/>
      <w:r w:rsidR="00A9179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91797">
        <w:rPr>
          <w:rFonts w:ascii="Times New Roman" w:hAnsi="Times New Roman" w:cs="Times New Roman"/>
          <w:sz w:val="24"/>
          <w:szCs w:val="24"/>
        </w:rPr>
        <w:t>perusahaan</w:t>
      </w:r>
      <w:proofErr w:type="spellEnd"/>
    </w:p>
    <w:p w14:paraId="3429A315" w14:textId="1D43C3EE" w:rsidR="003B3DDD" w:rsidRPr="00AB3751" w:rsidRDefault="003B3DDD" w:rsidP="00B35CD3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9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45F72">
        <w:rPr>
          <w:rFonts w:ascii="Times New Roman" w:hAnsi="Times New Roman" w:cs="Times New Roman"/>
          <w:sz w:val="24"/>
          <w:szCs w:val="24"/>
        </w:rPr>
        <w:t>13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r w:rsidR="00B35CD3" w:rsidRPr="00AB3751">
        <w:rPr>
          <w:rFonts w:ascii="Times New Roman" w:hAnsi="Times New Roman" w:cs="Times New Roman"/>
          <w:sz w:val="24"/>
          <w:szCs w:val="24"/>
        </w:rPr>
        <w:t>202</w:t>
      </w:r>
      <w:r w:rsidR="00B35CD3"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r w:rsidR="00B35CD3">
        <w:rPr>
          <w:rFonts w:ascii="Times New Roman" w:hAnsi="Times New Roman" w:cs="Times New Roman"/>
          <w:sz w:val="24"/>
          <w:szCs w:val="24"/>
        </w:rPr>
        <w:t>U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ser </w:t>
      </w:r>
      <w:r w:rsidR="00B35CD3">
        <w:rPr>
          <w:rFonts w:ascii="Times New Roman" w:hAnsi="Times New Roman" w:cs="Times New Roman"/>
          <w:sz w:val="24"/>
          <w:szCs w:val="24"/>
        </w:rPr>
        <w:t>A</w:t>
      </w:r>
      <w:r w:rsidR="00B35CD3" w:rsidRPr="00B35CD3">
        <w:rPr>
          <w:rFonts w:ascii="Times New Roman" w:hAnsi="Times New Roman" w:cs="Times New Roman"/>
          <w:sz w:val="24"/>
          <w:szCs w:val="24"/>
        </w:rPr>
        <w:t xml:space="preserve">cceptance </w:t>
      </w:r>
      <w:r w:rsidR="00B35CD3">
        <w:rPr>
          <w:rFonts w:ascii="Times New Roman" w:hAnsi="Times New Roman" w:cs="Times New Roman"/>
          <w:sz w:val="24"/>
          <w:szCs w:val="24"/>
        </w:rPr>
        <w:t>T</w:t>
      </w:r>
      <w:r w:rsidR="00B35CD3" w:rsidRPr="00B35CD3">
        <w:rPr>
          <w:rFonts w:ascii="Times New Roman" w:hAnsi="Times New Roman" w:cs="Times New Roman"/>
          <w:sz w:val="24"/>
          <w:szCs w:val="24"/>
        </w:rPr>
        <w:t>esting</w:t>
      </w:r>
      <w:r w:rsidR="00B35CD3">
        <w:rPr>
          <w:rFonts w:ascii="Times New Roman" w:hAnsi="Times New Roman" w:cs="Times New Roman"/>
          <w:sz w:val="24"/>
          <w:szCs w:val="24"/>
        </w:rPr>
        <w:t xml:space="preserve"> (</w:t>
      </w:r>
      <w:r w:rsidR="00B35CD3" w:rsidRPr="00F22922">
        <w:rPr>
          <w:rFonts w:ascii="Times New Roman" w:hAnsi="Times New Roman" w:cs="Times New Roman"/>
          <w:i/>
          <w:iCs/>
          <w:sz w:val="24"/>
          <w:szCs w:val="24"/>
        </w:rPr>
        <w:t>UAT</w:t>
      </w:r>
      <w:r w:rsidR="00B35CD3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Kamadjaja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Logistics, dan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5CD3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="00B35CD3">
        <w:rPr>
          <w:rFonts w:ascii="Times New Roman" w:hAnsi="Times New Roman" w:cs="Times New Roman"/>
          <w:sz w:val="24"/>
          <w:szCs w:val="24"/>
        </w:rPr>
        <w:t xml:space="preserve"> KLOG</w:t>
      </w:r>
    </w:p>
    <w:p w14:paraId="7869AFBB" w14:textId="3DA882F9" w:rsidR="00145F72" w:rsidRPr="00AB3751" w:rsidRDefault="00145F72" w:rsidP="00145F72">
      <w:pPr>
        <w:ind w:firstLine="43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B3751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16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AB375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B3751">
        <w:rPr>
          <w:rFonts w:ascii="Times New Roman" w:hAnsi="Times New Roman" w:cs="Times New Roman"/>
          <w:sz w:val="24"/>
          <w:szCs w:val="24"/>
        </w:rPr>
        <w:t xml:space="preserve">– </w:t>
      </w:r>
      <w:r>
        <w:rPr>
          <w:rFonts w:ascii="Times New Roman" w:hAnsi="Times New Roman" w:cs="Times New Roman"/>
          <w:sz w:val="24"/>
          <w:szCs w:val="24"/>
        </w:rPr>
        <w:t xml:space="preserve"> 20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AB3751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 xml:space="preserve">3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292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2292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35D0F87" w14:textId="77777777" w:rsidR="003B3DDD" w:rsidRDefault="003B3DDD" w:rsidP="003B3DDD">
      <w:pPr>
        <w:ind w:firstLine="432"/>
        <w:rPr>
          <w:rFonts w:ascii="Times New Roman" w:hAnsi="Times New Roman" w:cs="Times New Roman"/>
          <w:sz w:val="24"/>
          <w:szCs w:val="24"/>
        </w:rPr>
      </w:pPr>
    </w:p>
    <w:p w14:paraId="2C311702" w14:textId="2973884C" w:rsidR="00AB3751" w:rsidRPr="000E6BE9" w:rsidRDefault="003B3DDD" w:rsidP="000E6B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4DA9E0B" w14:textId="51FF289C" w:rsidR="00753E24" w:rsidRPr="00620945" w:rsidRDefault="00AB3751" w:rsidP="00620945">
      <w:pPr>
        <w:pStyle w:val="SubBabCustom1"/>
        <w:numPr>
          <w:ilvl w:val="1"/>
          <w:numId w:val="5"/>
        </w:numPr>
        <w:spacing w:line="360" w:lineRule="auto"/>
        <w:rPr>
          <w:rFonts w:cs="Times New Roman"/>
          <w:b w:val="0"/>
          <w:bCs/>
          <w:szCs w:val="24"/>
        </w:rPr>
      </w:pPr>
      <w:bookmarkStart w:id="722" w:name="_Toc124762593"/>
      <w:r>
        <w:rPr>
          <w:rFonts w:cs="Times New Roman"/>
          <w:szCs w:val="24"/>
        </w:rPr>
        <w:lastRenderedPageBreak/>
        <w:t xml:space="preserve">Hasil </w:t>
      </w:r>
      <w:proofErr w:type="spellStart"/>
      <w:r>
        <w:rPr>
          <w:rFonts w:cs="Times New Roman"/>
          <w:szCs w:val="24"/>
        </w:rPr>
        <w:t>Pelaksanaan</w:t>
      </w:r>
      <w:bookmarkEnd w:id="722"/>
      <w:proofErr w:type="spellEnd"/>
      <w:r w:rsidR="00753E24" w:rsidRPr="00620945">
        <w:rPr>
          <w:rFonts w:cs="Times New Roman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23" w:name="_Toc91426406"/>
      <w:bookmarkStart w:id="724" w:name="_Toc93057691"/>
      <w:bookmarkStart w:id="725" w:name="_Toc124762594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726" w:name="_Toc91426407"/>
      <w:bookmarkEnd w:id="723"/>
      <w:bookmarkEnd w:id="724"/>
      <w:bookmarkEnd w:id="725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727" w:name="_Toc92965154"/>
      <w:bookmarkStart w:id="728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726"/>
      <w:bookmarkEnd w:id="727"/>
      <w:bookmarkEnd w:id="728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29" w:name="_Toc91426408"/>
      <w:bookmarkStart w:id="730" w:name="_Toc91426485"/>
      <w:bookmarkStart w:id="731" w:name="_Toc91426805"/>
      <w:bookmarkStart w:id="732" w:name="_Toc91426868"/>
      <w:bookmarkStart w:id="733" w:name="_Toc91426932"/>
      <w:bookmarkStart w:id="734" w:name="_Toc91427373"/>
      <w:bookmarkStart w:id="735" w:name="_Toc91427473"/>
      <w:bookmarkStart w:id="736" w:name="_Toc91574614"/>
      <w:bookmarkStart w:id="737" w:name="_Toc91574879"/>
      <w:bookmarkStart w:id="738" w:name="_Toc91947691"/>
      <w:bookmarkStart w:id="739" w:name="_Toc92103435"/>
      <w:bookmarkStart w:id="740" w:name="_Toc92138844"/>
      <w:bookmarkStart w:id="741" w:name="_Toc92740202"/>
      <w:bookmarkStart w:id="742" w:name="_Toc92740288"/>
      <w:bookmarkStart w:id="743" w:name="_Toc92740375"/>
      <w:bookmarkStart w:id="744" w:name="_Toc92740462"/>
      <w:bookmarkStart w:id="745" w:name="_Toc92776604"/>
      <w:bookmarkStart w:id="746" w:name="_Toc92873955"/>
      <w:bookmarkStart w:id="747" w:name="_Toc92874362"/>
      <w:bookmarkStart w:id="748" w:name="_Toc92874713"/>
      <w:bookmarkStart w:id="749" w:name="_Toc92921190"/>
      <w:bookmarkStart w:id="750" w:name="_Toc92921289"/>
      <w:bookmarkStart w:id="751" w:name="_Toc92958338"/>
      <w:bookmarkStart w:id="752" w:name="_Toc92963809"/>
      <w:bookmarkStart w:id="753" w:name="_Toc92965155"/>
      <w:bookmarkStart w:id="754" w:name="_Toc92966284"/>
      <w:bookmarkStart w:id="755" w:name="_Toc92999885"/>
      <w:bookmarkStart w:id="756" w:name="_Toc93003798"/>
      <w:bookmarkStart w:id="757" w:name="_Toc93004125"/>
      <w:bookmarkStart w:id="758" w:name="_Toc93046918"/>
      <w:bookmarkStart w:id="759" w:name="_Toc93047012"/>
      <w:bookmarkStart w:id="760" w:name="_Toc93057692"/>
      <w:bookmarkStart w:id="761" w:name="_Toc117378177"/>
      <w:bookmarkStart w:id="762" w:name="_Toc124150856"/>
      <w:bookmarkStart w:id="763" w:name="_Toc124168097"/>
      <w:bookmarkStart w:id="764" w:name="_Toc124173630"/>
      <w:bookmarkStart w:id="765" w:name="_Toc124175190"/>
      <w:bookmarkStart w:id="766" w:name="_Toc124410816"/>
      <w:bookmarkStart w:id="767" w:name="_Toc91426409"/>
      <w:bookmarkStart w:id="768" w:name="_Toc124762429"/>
      <w:bookmarkStart w:id="769" w:name="_Toc124762595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8"/>
      <w:bookmarkEnd w:id="769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70" w:name="_Toc92921191"/>
      <w:bookmarkStart w:id="771" w:name="_Toc92921290"/>
      <w:bookmarkStart w:id="772" w:name="_Toc92958339"/>
      <w:bookmarkStart w:id="773" w:name="_Toc92963810"/>
      <w:bookmarkStart w:id="774" w:name="_Toc92965156"/>
      <w:bookmarkStart w:id="775" w:name="_Toc92966285"/>
      <w:bookmarkStart w:id="776" w:name="_Toc92999886"/>
      <w:bookmarkStart w:id="777" w:name="_Toc93003799"/>
      <w:bookmarkStart w:id="778" w:name="_Toc93004126"/>
      <w:bookmarkStart w:id="779" w:name="_Toc93046919"/>
      <w:bookmarkStart w:id="780" w:name="_Toc93047013"/>
      <w:bookmarkStart w:id="781" w:name="_Toc93057693"/>
      <w:bookmarkStart w:id="782" w:name="_Toc117378178"/>
      <w:bookmarkStart w:id="783" w:name="_Toc124150857"/>
      <w:bookmarkStart w:id="784" w:name="_Toc124168098"/>
      <w:bookmarkStart w:id="785" w:name="_Toc124173631"/>
      <w:bookmarkStart w:id="786" w:name="_Toc124175191"/>
      <w:bookmarkStart w:id="787" w:name="_Toc124410817"/>
      <w:bookmarkStart w:id="788" w:name="_Toc124762430"/>
      <w:bookmarkStart w:id="789" w:name="_Toc124762596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790" w:name="_Toc92921192"/>
      <w:bookmarkStart w:id="791" w:name="_Toc92921291"/>
      <w:bookmarkStart w:id="792" w:name="_Toc92958340"/>
      <w:bookmarkStart w:id="793" w:name="_Toc92963811"/>
      <w:bookmarkStart w:id="794" w:name="_Toc92965157"/>
      <w:bookmarkStart w:id="795" w:name="_Toc92966286"/>
      <w:bookmarkStart w:id="796" w:name="_Toc92999887"/>
      <w:bookmarkStart w:id="797" w:name="_Toc93003800"/>
      <w:bookmarkStart w:id="798" w:name="_Toc93004127"/>
      <w:bookmarkStart w:id="799" w:name="_Toc93046920"/>
      <w:bookmarkStart w:id="800" w:name="_Toc93047014"/>
      <w:bookmarkStart w:id="801" w:name="_Toc93057694"/>
      <w:bookmarkStart w:id="802" w:name="_Toc117378179"/>
      <w:bookmarkStart w:id="803" w:name="_Toc124150858"/>
      <w:bookmarkStart w:id="804" w:name="_Toc124168099"/>
      <w:bookmarkStart w:id="805" w:name="_Toc124173632"/>
      <w:bookmarkStart w:id="806" w:name="_Toc124175192"/>
      <w:bookmarkStart w:id="807" w:name="_Toc124410818"/>
      <w:bookmarkStart w:id="808" w:name="_Toc124762431"/>
      <w:bookmarkStart w:id="809" w:name="_Toc124762597"/>
      <w:bookmarkEnd w:id="790"/>
      <w:bookmarkEnd w:id="791"/>
      <w:bookmarkEnd w:id="792"/>
      <w:bookmarkEnd w:id="793"/>
      <w:bookmarkEnd w:id="794"/>
      <w:bookmarkEnd w:id="795"/>
      <w:bookmarkEnd w:id="796"/>
      <w:bookmarkEnd w:id="797"/>
      <w:bookmarkEnd w:id="798"/>
      <w:bookmarkEnd w:id="799"/>
      <w:bookmarkEnd w:id="800"/>
      <w:bookmarkEnd w:id="801"/>
      <w:bookmarkEnd w:id="802"/>
      <w:bookmarkEnd w:id="803"/>
      <w:bookmarkEnd w:id="804"/>
      <w:bookmarkEnd w:id="805"/>
      <w:bookmarkEnd w:id="806"/>
      <w:bookmarkEnd w:id="807"/>
      <w:bookmarkEnd w:id="808"/>
      <w:bookmarkEnd w:id="809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10" w:name="_Toc92921193"/>
      <w:bookmarkStart w:id="811" w:name="_Toc92921292"/>
      <w:bookmarkStart w:id="812" w:name="_Toc92958341"/>
      <w:bookmarkStart w:id="813" w:name="_Toc92963812"/>
      <w:bookmarkStart w:id="814" w:name="_Toc92965158"/>
      <w:bookmarkStart w:id="815" w:name="_Toc92966287"/>
      <w:bookmarkStart w:id="816" w:name="_Toc92999888"/>
      <w:bookmarkStart w:id="817" w:name="_Toc93003801"/>
      <w:bookmarkStart w:id="818" w:name="_Toc93004128"/>
      <w:bookmarkStart w:id="819" w:name="_Toc93046921"/>
      <w:bookmarkStart w:id="820" w:name="_Toc93047015"/>
      <w:bookmarkStart w:id="821" w:name="_Toc93057695"/>
      <w:bookmarkStart w:id="822" w:name="_Toc117378180"/>
      <w:bookmarkStart w:id="823" w:name="_Toc124150859"/>
      <w:bookmarkStart w:id="824" w:name="_Toc124168100"/>
      <w:bookmarkStart w:id="825" w:name="_Toc124173633"/>
      <w:bookmarkStart w:id="826" w:name="_Toc124175193"/>
      <w:bookmarkStart w:id="827" w:name="_Toc124410819"/>
      <w:bookmarkStart w:id="828" w:name="_Toc124762432"/>
      <w:bookmarkStart w:id="829" w:name="_Toc124762598"/>
      <w:bookmarkEnd w:id="810"/>
      <w:bookmarkEnd w:id="811"/>
      <w:bookmarkEnd w:id="812"/>
      <w:bookmarkEnd w:id="813"/>
      <w:bookmarkEnd w:id="814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830" w:name="_Toc93057696"/>
      <w:bookmarkStart w:id="831" w:name="_Toc124762599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767"/>
      <w:bookmarkEnd w:id="830"/>
      <w:bookmarkEnd w:id="831"/>
    </w:p>
    <w:p w14:paraId="007EF273" w14:textId="09491EB4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832" w:name="_Toc91427475"/>
      <w:bookmarkStart w:id="833" w:name="_Toc91574616"/>
      <w:bookmarkStart w:id="834" w:name="_Toc91574881"/>
      <w:bookmarkStart w:id="835" w:name="_Toc91947693"/>
      <w:bookmarkStart w:id="836" w:name="_Toc92103437"/>
      <w:bookmarkStart w:id="837" w:name="_Toc92138846"/>
      <w:bookmarkStart w:id="838" w:name="_Toc92740204"/>
      <w:bookmarkStart w:id="839" w:name="_Toc92740290"/>
      <w:bookmarkStart w:id="840" w:name="_Toc92740377"/>
      <w:bookmarkStart w:id="841" w:name="_Toc92740465"/>
      <w:bookmarkStart w:id="842" w:name="_Toc92776607"/>
      <w:bookmarkStart w:id="843" w:name="_Toc92873958"/>
      <w:bookmarkStart w:id="844" w:name="_Toc92874365"/>
      <w:bookmarkStart w:id="845" w:name="_Toc92874716"/>
      <w:bookmarkStart w:id="846" w:name="_Toc92921195"/>
      <w:bookmarkStart w:id="847" w:name="_Toc92921294"/>
      <w:bookmarkStart w:id="848" w:name="_Toc92958343"/>
      <w:bookmarkEnd w:id="832"/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="0027472D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>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</w:t>
      </w:r>
      <w:r w:rsidR="00404463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49" w:name="_Toc92963814"/>
      <w:bookmarkStart w:id="850" w:name="_Toc92965160"/>
      <w:bookmarkStart w:id="851" w:name="_Toc92966289"/>
      <w:bookmarkStart w:id="852" w:name="_Toc92999890"/>
      <w:bookmarkStart w:id="853" w:name="_Toc93003803"/>
      <w:bookmarkStart w:id="854" w:name="_Toc93004130"/>
      <w:bookmarkStart w:id="855" w:name="_Toc93046923"/>
      <w:bookmarkStart w:id="856" w:name="_Toc93047017"/>
      <w:bookmarkStart w:id="857" w:name="_Toc93057697"/>
      <w:bookmarkStart w:id="858" w:name="_Toc117378182"/>
      <w:bookmarkStart w:id="859" w:name="_Toc124150861"/>
      <w:bookmarkStart w:id="860" w:name="_Toc124168102"/>
      <w:bookmarkStart w:id="861" w:name="_Toc124173635"/>
      <w:bookmarkStart w:id="862" w:name="_Toc124175195"/>
      <w:bookmarkStart w:id="863" w:name="_Toc124410821"/>
      <w:bookmarkStart w:id="864" w:name="_Toc124762434"/>
      <w:bookmarkStart w:id="865" w:name="_Toc124762600"/>
      <w:bookmarkEnd w:id="849"/>
      <w:bookmarkEnd w:id="850"/>
      <w:bookmarkEnd w:id="851"/>
      <w:bookmarkEnd w:id="852"/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866" w:name="_Toc91427476"/>
      <w:bookmarkStart w:id="867" w:name="_Toc91574617"/>
      <w:bookmarkStart w:id="868" w:name="_Toc91574882"/>
      <w:bookmarkStart w:id="869" w:name="_Toc91947694"/>
      <w:bookmarkStart w:id="870" w:name="_Toc92103438"/>
      <w:bookmarkStart w:id="871" w:name="_Toc92138847"/>
      <w:bookmarkStart w:id="872" w:name="_Toc92740205"/>
      <w:bookmarkStart w:id="873" w:name="_Toc92740291"/>
      <w:bookmarkStart w:id="874" w:name="_Toc92740378"/>
      <w:bookmarkStart w:id="875" w:name="_Toc92740466"/>
      <w:bookmarkStart w:id="876" w:name="_Toc92776608"/>
      <w:bookmarkStart w:id="877" w:name="_Toc92873959"/>
      <w:bookmarkStart w:id="878" w:name="_Toc92874366"/>
      <w:bookmarkStart w:id="879" w:name="_Toc92874717"/>
      <w:bookmarkStart w:id="880" w:name="_Toc92921196"/>
      <w:bookmarkStart w:id="881" w:name="_Toc92921295"/>
      <w:bookmarkStart w:id="882" w:name="_Toc92958344"/>
      <w:bookmarkStart w:id="883" w:name="_Toc92963815"/>
      <w:bookmarkStart w:id="884" w:name="_Toc92965161"/>
      <w:bookmarkStart w:id="885" w:name="_Toc92966290"/>
      <w:bookmarkStart w:id="886" w:name="_Toc92999891"/>
      <w:bookmarkStart w:id="887" w:name="_Toc93003804"/>
      <w:bookmarkStart w:id="888" w:name="_Toc93004131"/>
      <w:bookmarkStart w:id="889" w:name="_Toc93046924"/>
      <w:bookmarkStart w:id="890" w:name="_Toc93047018"/>
      <w:bookmarkStart w:id="891" w:name="_Toc93057698"/>
      <w:bookmarkStart w:id="892" w:name="_Toc117378183"/>
      <w:bookmarkStart w:id="893" w:name="_Toc124150862"/>
      <w:bookmarkStart w:id="894" w:name="_Toc124168103"/>
      <w:bookmarkStart w:id="895" w:name="_Toc124173636"/>
      <w:bookmarkStart w:id="896" w:name="_Toc124175196"/>
      <w:bookmarkStart w:id="897" w:name="_Toc124410822"/>
      <w:bookmarkStart w:id="898" w:name="_Toc124762435"/>
      <w:bookmarkStart w:id="899" w:name="_Toc124762601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00" w:name="_Toc91427477"/>
      <w:bookmarkStart w:id="901" w:name="_Toc91574618"/>
      <w:bookmarkStart w:id="902" w:name="_Toc91574883"/>
      <w:bookmarkStart w:id="903" w:name="_Toc91947695"/>
      <w:bookmarkStart w:id="904" w:name="_Toc92103439"/>
      <w:bookmarkStart w:id="905" w:name="_Toc92138848"/>
      <w:bookmarkStart w:id="906" w:name="_Toc92740206"/>
      <w:bookmarkStart w:id="907" w:name="_Toc92740292"/>
      <w:bookmarkStart w:id="908" w:name="_Toc92740379"/>
      <w:bookmarkStart w:id="909" w:name="_Toc92740467"/>
      <w:bookmarkStart w:id="910" w:name="_Toc92776609"/>
      <w:bookmarkStart w:id="911" w:name="_Toc92873960"/>
      <w:bookmarkStart w:id="912" w:name="_Toc92874367"/>
      <w:bookmarkStart w:id="913" w:name="_Toc92874718"/>
      <w:bookmarkStart w:id="914" w:name="_Toc92921197"/>
      <w:bookmarkStart w:id="915" w:name="_Toc92921296"/>
      <w:bookmarkStart w:id="916" w:name="_Toc92958345"/>
      <w:bookmarkStart w:id="917" w:name="_Toc92963816"/>
      <w:bookmarkStart w:id="918" w:name="_Toc92965162"/>
      <w:bookmarkStart w:id="919" w:name="_Toc92966291"/>
      <w:bookmarkStart w:id="920" w:name="_Toc92999892"/>
      <w:bookmarkStart w:id="921" w:name="_Toc93003805"/>
      <w:bookmarkStart w:id="922" w:name="_Toc93004132"/>
      <w:bookmarkStart w:id="923" w:name="_Toc93046925"/>
      <w:bookmarkStart w:id="924" w:name="_Toc93047019"/>
      <w:bookmarkStart w:id="925" w:name="_Toc93057699"/>
      <w:bookmarkStart w:id="926" w:name="_Toc117378184"/>
      <w:bookmarkStart w:id="927" w:name="_Toc124150863"/>
      <w:bookmarkStart w:id="928" w:name="_Toc124168104"/>
      <w:bookmarkStart w:id="929" w:name="_Toc124173637"/>
      <w:bookmarkStart w:id="930" w:name="_Toc124175197"/>
      <w:bookmarkStart w:id="931" w:name="_Toc124410823"/>
      <w:bookmarkStart w:id="932" w:name="_Toc124762436"/>
      <w:bookmarkStart w:id="933" w:name="_Toc124762602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34" w:name="_Toc91427478"/>
      <w:bookmarkStart w:id="935" w:name="_Toc91574619"/>
      <w:bookmarkStart w:id="936" w:name="_Toc91574884"/>
      <w:bookmarkStart w:id="937" w:name="_Toc91947696"/>
      <w:bookmarkStart w:id="938" w:name="_Toc92103440"/>
      <w:bookmarkStart w:id="939" w:name="_Toc92138849"/>
      <w:bookmarkStart w:id="940" w:name="_Toc92740207"/>
      <w:bookmarkStart w:id="941" w:name="_Toc92740293"/>
      <w:bookmarkStart w:id="942" w:name="_Toc92740380"/>
      <w:bookmarkStart w:id="943" w:name="_Toc92740468"/>
      <w:bookmarkStart w:id="944" w:name="_Toc92776610"/>
      <w:bookmarkStart w:id="945" w:name="_Toc92873961"/>
      <w:bookmarkStart w:id="946" w:name="_Toc92874368"/>
      <w:bookmarkStart w:id="947" w:name="_Toc92874719"/>
      <w:bookmarkStart w:id="948" w:name="_Toc92921198"/>
      <w:bookmarkStart w:id="949" w:name="_Toc92921297"/>
      <w:bookmarkStart w:id="950" w:name="_Toc92958346"/>
      <w:bookmarkStart w:id="951" w:name="_Toc92963817"/>
      <w:bookmarkStart w:id="952" w:name="_Toc92965163"/>
      <w:bookmarkStart w:id="953" w:name="_Toc92966292"/>
      <w:bookmarkStart w:id="954" w:name="_Toc92999893"/>
      <w:bookmarkStart w:id="955" w:name="_Toc93003806"/>
      <w:bookmarkStart w:id="956" w:name="_Toc93004133"/>
      <w:bookmarkStart w:id="957" w:name="_Toc93046926"/>
      <w:bookmarkStart w:id="958" w:name="_Toc93047020"/>
      <w:bookmarkStart w:id="959" w:name="_Toc93057700"/>
      <w:bookmarkStart w:id="960" w:name="_Toc117378185"/>
      <w:bookmarkStart w:id="961" w:name="_Toc124150864"/>
      <w:bookmarkStart w:id="962" w:name="_Toc124168105"/>
      <w:bookmarkStart w:id="963" w:name="_Toc124173638"/>
      <w:bookmarkStart w:id="964" w:name="_Toc124175198"/>
      <w:bookmarkStart w:id="965" w:name="_Toc124410824"/>
      <w:bookmarkStart w:id="966" w:name="_Toc124762437"/>
      <w:bookmarkStart w:id="967" w:name="_Toc12476260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  <w:bookmarkEnd w:id="962"/>
      <w:bookmarkEnd w:id="963"/>
      <w:bookmarkEnd w:id="964"/>
      <w:bookmarkEnd w:id="965"/>
      <w:bookmarkEnd w:id="966"/>
      <w:bookmarkEnd w:id="967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968" w:name="_Toc91427479"/>
      <w:bookmarkStart w:id="969" w:name="_Toc91574620"/>
      <w:bookmarkStart w:id="970" w:name="_Toc91574885"/>
      <w:bookmarkStart w:id="971" w:name="_Toc91947697"/>
      <w:bookmarkStart w:id="972" w:name="_Toc92103441"/>
      <w:bookmarkStart w:id="973" w:name="_Toc92138850"/>
      <w:bookmarkStart w:id="974" w:name="_Toc92740208"/>
      <w:bookmarkStart w:id="975" w:name="_Toc92740294"/>
      <w:bookmarkStart w:id="976" w:name="_Toc92740381"/>
      <w:bookmarkStart w:id="977" w:name="_Toc92740469"/>
      <w:bookmarkStart w:id="978" w:name="_Toc92776611"/>
      <w:bookmarkStart w:id="979" w:name="_Toc92873962"/>
      <w:bookmarkStart w:id="980" w:name="_Toc92874369"/>
      <w:bookmarkStart w:id="981" w:name="_Toc92874720"/>
      <w:bookmarkStart w:id="982" w:name="_Toc92921199"/>
      <w:bookmarkStart w:id="983" w:name="_Toc92921298"/>
      <w:bookmarkStart w:id="984" w:name="_Toc92958347"/>
      <w:bookmarkStart w:id="985" w:name="_Toc92963818"/>
      <w:bookmarkStart w:id="986" w:name="_Toc92965164"/>
      <w:bookmarkStart w:id="987" w:name="_Toc92966293"/>
      <w:bookmarkStart w:id="988" w:name="_Toc92999894"/>
      <w:bookmarkStart w:id="989" w:name="_Toc93003807"/>
      <w:bookmarkStart w:id="990" w:name="_Toc93004134"/>
      <w:bookmarkStart w:id="991" w:name="_Toc93046927"/>
      <w:bookmarkStart w:id="992" w:name="_Toc93047021"/>
      <w:bookmarkStart w:id="993" w:name="_Toc93057701"/>
      <w:bookmarkStart w:id="994" w:name="_Toc117378186"/>
      <w:bookmarkStart w:id="995" w:name="_Toc124150865"/>
      <w:bookmarkStart w:id="996" w:name="_Toc124168106"/>
      <w:bookmarkStart w:id="997" w:name="_Toc124173639"/>
      <w:bookmarkStart w:id="998" w:name="_Toc124175199"/>
      <w:bookmarkStart w:id="999" w:name="_Toc124410825"/>
      <w:bookmarkStart w:id="1000" w:name="_Toc124762438"/>
      <w:bookmarkStart w:id="1001" w:name="_Toc124762604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  <w:bookmarkEnd w:id="997"/>
      <w:bookmarkEnd w:id="998"/>
      <w:bookmarkEnd w:id="999"/>
      <w:bookmarkEnd w:id="1000"/>
      <w:bookmarkEnd w:id="1001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02" w:name="_Toc93057702"/>
      <w:bookmarkStart w:id="1003" w:name="_Toc124762605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1002"/>
      <w:bookmarkEnd w:id="1003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04" w:name="_Toc91426410"/>
      <w:bookmarkStart w:id="1005" w:name="_Toc93057703"/>
      <w:bookmarkStart w:id="1006" w:name="_Toc124762606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1004"/>
      <w:bookmarkEnd w:id="1005"/>
      <w:bookmarkEnd w:id="1006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007" w:name="_Toc91426411"/>
      <w:bookmarkStart w:id="1008" w:name="_Toc93057704"/>
      <w:bookmarkStart w:id="1009" w:name="_Toc124762607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1007"/>
      <w:bookmarkEnd w:id="1008"/>
      <w:bookmarkEnd w:id="1009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10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10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1011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11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1012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12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13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1013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1014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1014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1015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1015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076CBE" w14:textId="77777777" w:rsidR="002D5131" w:rsidRDefault="002D5131" w:rsidP="0053066D">
      <w:pPr>
        <w:spacing w:after="0" w:line="240" w:lineRule="auto"/>
      </w:pPr>
      <w:r>
        <w:separator/>
      </w:r>
    </w:p>
  </w:endnote>
  <w:endnote w:type="continuationSeparator" w:id="0">
    <w:p w14:paraId="5F70C002" w14:textId="77777777" w:rsidR="002D5131" w:rsidRDefault="002D5131" w:rsidP="0053066D">
      <w:pPr>
        <w:spacing w:after="0" w:line="240" w:lineRule="auto"/>
      </w:pPr>
      <w:r>
        <w:continuationSeparator/>
      </w:r>
    </w:p>
  </w:endnote>
  <w:endnote w:type="continuationNotice" w:id="1">
    <w:p w14:paraId="5019173E" w14:textId="77777777" w:rsidR="002D5131" w:rsidRDefault="002D513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82065F" w14:textId="77777777" w:rsidR="002D5131" w:rsidRDefault="002D5131" w:rsidP="0053066D">
      <w:pPr>
        <w:spacing w:after="0" w:line="240" w:lineRule="auto"/>
      </w:pPr>
      <w:r>
        <w:separator/>
      </w:r>
    </w:p>
  </w:footnote>
  <w:footnote w:type="continuationSeparator" w:id="0">
    <w:p w14:paraId="51E03A3C" w14:textId="77777777" w:rsidR="002D5131" w:rsidRDefault="002D5131" w:rsidP="0053066D">
      <w:pPr>
        <w:spacing w:after="0" w:line="240" w:lineRule="auto"/>
      </w:pPr>
      <w:r>
        <w:continuationSeparator/>
      </w:r>
    </w:p>
  </w:footnote>
  <w:footnote w:type="continuationNotice" w:id="1">
    <w:p w14:paraId="4C2289C3" w14:textId="77777777" w:rsidR="002D5131" w:rsidRDefault="002D513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ECA0421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33423340"/>
    <w:multiLevelType w:val="hybridMultilevel"/>
    <w:tmpl w:val="C1103F2A"/>
    <w:lvl w:ilvl="0" w:tplc="3809000F">
      <w:start w:val="1"/>
      <w:numFmt w:val="decimal"/>
      <w:lvlText w:val="%1."/>
      <w:lvlJc w:val="left"/>
      <w:pPr>
        <w:ind w:left="1800" w:hanging="360"/>
      </w:p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341679B2"/>
    <w:multiLevelType w:val="hybridMultilevel"/>
    <w:tmpl w:val="F8F2FFE2"/>
    <w:lvl w:ilvl="0" w:tplc="3809000F">
      <w:start w:val="1"/>
      <w:numFmt w:val="decimal"/>
      <w:lvlText w:val="%1."/>
      <w:lvlJc w:val="left"/>
      <w:pPr>
        <w:ind w:left="7572" w:hanging="360"/>
      </w:pPr>
    </w:lvl>
    <w:lvl w:ilvl="1" w:tplc="38090019" w:tentative="1">
      <w:start w:val="1"/>
      <w:numFmt w:val="lowerLetter"/>
      <w:lvlText w:val="%2."/>
      <w:lvlJc w:val="left"/>
      <w:pPr>
        <w:ind w:left="8292" w:hanging="360"/>
      </w:pPr>
    </w:lvl>
    <w:lvl w:ilvl="2" w:tplc="3809001B" w:tentative="1">
      <w:start w:val="1"/>
      <w:numFmt w:val="lowerRoman"/>
      <w:lvlText w:val="%3."/>
      <w:lvlJc w:val="right"/>
      <w:pPr>
        <w:ind w:left="9012" w:hanging="180"/>
      </w:pPr>
    </w:lvl>
    <w:lvl w:ilvl="3" w:tplc="3809000F" w:tentative="1">
      <w:start w:val="1"/>
      <w:numFmt w:val="decimal"/>
      <w:lvlText w:val="%4."/>
      <w:lvlJc w:val="left"/>
      <w:pPr>
        <w:ind w:left="9732" w:hanging="360"/>
      </w:pPr>
    </w:lvl>
    <w:lvl w:ilvl="4" w:tplc="38090019" w:tentative="1">
      <w:start w:val="1"/>
      <w:numFmt w:val="lowerLetter"/>
      <w:lvlText w:val="%5."/>
      <w:lvlJc w:val="left"/>
      <w:pPr>
        <w:ind w:left="10452" w:hanging="360"/>
      </w:pPr>
    </w:lvl>
    <w:lvl w:ilvl="5" w:tplc="3809001B" w:tentative="1">
      <w:start w:val="1"/>
      <w:numFmt w:val="lowerRoman"/>
      <w:lvlText w:val="%6."/>
      <w:lvlJc w:val="right"/>
      <w:pPr>
        <w:ind w:left="11172" w:hanging="180"/>
      </w:pPr>
    </w:lvl>
    <w:lvl w:ilvl="6" w:tplc="3809000F" w:tentative="1">
      <w:start w:val="1"/>
      <w:numFmt w:val="decimal"/>
      <w:lvlText w:val="%7."/>
      <w:lvlJc w:val="left"/>
      <w:pPr>
        <w:ind w:left="11892" w:hanging="360"/>
      </w:pPr>
    </w:lvl>
    <w:lvl w:ilvl="7" w:tplc="38090019" w:tentative="1">
      <w:start w:val="1"/>
      <w:numFmt w:val="lowerLetter"/>
      <w:lvlText w:val="%8."/>
      <w:lvlJc w:val="left"/>
      <w:pPr>
        <w:ind w:left="12612" w:hanging="360"/>
      </w:pPr>
    </w:lvl>
    <w:lvl w:ilvl="8" w:tplc="3809001B" w:tentative="1">
      <w:start w:val="1"/>
      <w:numFmt w:val="lowerRoman"/>
      <w:lvlText w:val="%9."/>
      <w:lvlJc w:val="right"/>
      <w:pPr>
        <w:ind w:left="13332" w:hanging="180"/>
      </w:pPr>
    </w:lvl>
  </w:abstractNum>
  <w:abstractNum w:abstractNumId="7" w15:restartNumberingAfterBreak="0">
    <w:nsid w:val="39F938F8"/>
    <w:multiLevelType w:val="hybridMultilevel"/>
    <w:tmpl w:val="637AA5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4EF3AC4"/>
    <w:multiLevelType w:val="hybridMultilevel"/>
    <w:tmpl w:val="4EAA4A5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C9C4229"/>
    <w:multiLevelType w:val="hybridMultilevel"/>
    <w:tmpl w:val="A2DA0594"/>
    <w:lvl w:ilvl="0" w:tplc="51325724">
      <w:start w:val="3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85B5897"/>
    <w:multiLevelType w:val="hybridMultilevel"/>
    <w:tmpl w:val="B662523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5AEA0CAA"/>
    <w:multiLevelType w:val="hybridMultilevel"/>
    <w:tmpl w:val="2F5C26C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CFA3C66"/>
    <w:multiLevelType w:val="hybridMultilevel"/>
    <w:tmpl w:val="AD589F8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>
      <w:start w:val="1"/>
      <w:numFmt w:val="lowerRoman"/>
      <w:lvlText w:val="%3."/>
      <w:lvlJc w:val="right"/>
      <w:pPr>
        <w:ind w:left="2880" w:hanging="180"/>
      </w:pPr>
    </w:lvl>
    <w:lvl w:ilvl="3" w:tplc="3809000F">
      <w:start w:val="1"/>
      <w:numFmt w:val="decimal"/>
      <w:lvlText w:val="%4."/>
      <w:lvlJc w:val="left"/>
      <w:pPr>
        <w:ind w:left="3600" w:hanging="360"/>
      </w:pPr>
    </w:lvl>
    <w:lvl w:ilvl="4" w:tplc="38090019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5D1B1897"/>
    <w:multiLevelType w:val="multilevel"/>
    <w:tmpl w:val="FB823EF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  <w:rPr>
        <w:b/>
        <w:bCs w:val="0"/>
      </w:rPr>
    </w:lvl>
    <w:lvl w:ilvl="2">
      <w:start w:val="1"/>
      <w:numFmt w:val="decimal"/>
      <w:lvlText w:val="%1.%2.%3."/>
      <w:lvlJc w:val="left"/>
      <w:pPr>
        <w:ind w:left="504" w:hanging="504"/>
      </w:pPr>
      <w:rPr>
        <w:rFonts w:ascii="Times New Roman" w:hAnsi="Times New Roman" w:cs="Times New Roman" w:hint="default"/>
        <w:b/>
        <w:bCs/>
        <w:i w:val="0"/>
        <w:iCs w:val="0"/>
        <w:color w:val="auto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66911C42"/>
    <w:multiLevelType w:val="hybridMultilevel"/>
    <w:tmpl w:val="A9B61AE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22" w15:restartNumberingAfterBreak="0">
    <w:nsid w:val="71F1732E"/>
    <w:multiLevelType w:val="hybridMultilevel"/>
    <w:tmpl w:val="ED346920"/>
    <w:lvl w:ilvl="0" w:tplc="765E7DD8">
      <w:start w:val="1"/>
      <w:numFmt w:val="lowerLetter"/>
      <w:lvlText w:val="%1."/>
      <w:lvlJc w:val="left"/>
      <w:pPr>
        <w:ind w:left="720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291256"/>
    <w:multiLevelType w:val="hybridMultilevel"/>
    <w:tmpl w:val="37900D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61D0CE7"/>
    <w:multiLevelType w:val="hybridMultilevel"/>
    <w:tmpl w:val="3AA661D0"/>
    <w:lvl w:ilvl="0" w:tplc="3809000F">
      <w:start w:val="1"/>
      <w:numFmt w:val="decimal"/>
      <w:lvlText w:val="%1."/>
      <w:lvlJc w:val="left"/>
      <w:pPr>
        <w:ind w:left="3600" w:hanging="360"/>
      </w:pPr>
    </w:lvl>
    <w:lvl w:ilvl="1" w:tplc="38090019" w:tentative="1">
      <w:start w:val="1"/>
      <w:numFmt w:val="lowerLetter"/>
      <w:lvlText w:val="%2."/>
      <w:lvlJc w:val="left"/>
      <w:pPr>
        <w:ind w:left="4320" w:hanging="360"/>
      </w:pPr>
    </w:lvl>
    <w:lvl w:ilvl="2" w:tplc="3809001B" w:tentative="1">
      <w:start w:val="1"/>
      <w:numFmt w:val="lowerRoman"/>
      <w:lvlText w:val="%3."/>
      <w:lvlJc w:val="right"/>
      <w:pPr>
        <w:ind w:left="5040" w:hanging="180"/>
      </w:pPr>
    </w:lvl>
    <w:lvl w:ilvl="3" w:tplc="3809000F" w:tentative="1">
      <w:start w:val="1"/>
      <w:numFmt w:val="decimal"/>
      <w:lvlText w:val="%4."/>
      <w:lvlJc w:val="left"/>
      <w:pPr>
        <w:ind w:left="5760" w:hanging="360"/>
      </w:pPr>
    </w:lvl>
    <w:lvl w:ilvl="4" w:tplc="38090019" w:tentative="1">
      <w:start w:val="1"/>
      <w:numFmt w:val="lowerLetter"/>
      <w:lvlText w:val="%5."/>
      <w:lvlJc w:val="left"/>
      <w:pPr>
        <w:ind w:left="6480" w:hanging="360"/>
      </w:pPr>
    </w:lvl>
    <w:lvl w:ilvl="5" w:tplc="3809001B" w:tentative="1">
      <w:start w:val="1"/>
      <w:numFmt w:val="lowerRoman"/>
      <w:lvlText w:val="%6."/>
      <w:lvlJc w:val="right"/>
      <w:pPr>
        <w:ind w:left="7200" w:hanging="180"/>
      </w:pPr>
    </w:lvl>
    <w:lvl w:ilvl="6" w:tplc="3809000F" w:tentative="1">
      <w:start w:val="1"/>
      <w:numFmt w:val="decimal"/>
      <w:lvlText w:val="%7."/>
      <w:lvlJc w:val="left"/>
      <w:pPr>
        <w:ind w:left="7920" w:hanging="360"/>
      </w:pPr>
    </w:lvl>
    <w:lvl w:ilvl="7" w:tplc="38090019" w:tentative="1">
      <w:start w:val="1"/>
      <w:numFmt w:val="lowerLetter"/>
      <w:lvlText w:val="%8."/>
      <w:lvlJc w:val="left"/>
      <w:pPr>
        <w:ind w:left="8640" w:hanging="360"/>
      </w:pPr>
    </w:lvl>
    <w:lvl w:ilvl="8" w:tplc="38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25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6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7" w15:restartNumberingAfterBreak="0">
    <w:nsid w:val="7E671981"/>
    <w:multiLevelType w:val="hybridMultilevel"/>
    <w:tmpl w:val="EB5236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E6E1BB6"/>
    <w:multiLevelType w:val="hybridMultilevel"/>
    <w:tmpl w:val="8F3A424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30"/>
  </w:num>
  <w:num w:numId="2" w16cid:durableId="332492607">
    <w:abstractNumId w:val="26"/>
  </w:num>
  <w:num w:numId="3" w16cid:durableId="2001612581">
    <w:abstractNumId w:val="17"/>
  </w:num>
  <w:num w:numId="4" w16cid:durableId="2063282471">
    <w:abstractNumId w:val="25"/>
  </w:num>
  <w:num w:numId="5" w16cid:durableId="1805536948">
    <w:abstractNumId w:val="15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29"/>
  </w:num>
  <w:num w:numId="9" w16cid:durableId="982275548">
    <w:abstractNumId w:val="12"/>
  </w:num>
  <w:num w:numId="10" w16cid:durableId="225460776">
    <w:abstractNumId w:val="20"/>
  </w:num>
  <w:num w:numId="11" w16cid:durableId="378288670">
    <w:abstractNumId w:val="4"/>
  </w:num>
  <w:num w:numId="12" w16cid:durableId="576788009">
    <w:abstractNumId w:val="16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9"/>
  </w:num>
  <w:num w:numId="16" w16cid:durableId="1538473364">
    <w:abstractNumId w:val="21"/>
  </w:num>
  <w:num w:numId="17" w16cid:durableId="2032022509">
    <w:abstractNumId w:val="9"/>
  </w:num>
  <w:num w:numId="18" w16cid:durableId="841772051">
    <w:abstractNumId w:val="14"/>
  </w:num>
  <w:num w:numId="19" w16cid:durableId="411899083">
    <w:abstractNumId w:val="27"/>
  </w:num>
  <w:num w:numId="20" w16cid:durableId="404185539">
    <w:abstractNumId w:val="8"/>
  </w:num>
  <w:num w:numId="21" w16cid:durableId="1124038196">
    <w:abstractNumId w:val="23"/>
  </w:num>
  <w:num w:numId="22" w16cid:durableId="107700439">
    <w:abstractNumId w:val="13"/>
  </w:num>
  <w:num w:numId="23" w16cid:durableId="748769577">
    <w:abstractNumId w:val="11"/>
  </w:num>
  <w:num w:numId="24" w16cid:durableId="77485254">
    <w:abstractNumId w:val="18"/>
  </w:num>
  <w:num w:numId="25" w16cid:durableId="1172262394">
    <w:abstractNumId w:val="6"/>
  </w:num>
  <w:num w:numId="26" w16cid:durableId="1167942782">
    <w:abstractNumId w:val="24"/>
  </w:num>
  <w:num w:numId="27" w16cid:durableId="696659121">
    <w:abstractNumId w:val="10"/>
  </w:num>
  <w:num w:numId="28" w16cid:durableId="1156191022">
    <w:abstractNumId w:val="28"/>
  </w:num>
  <w:num w:numId="29" w16cid:durableId="958487966">
    <w:abstractNumId w:val="7"/>
  </w:num>
  <w:num w:numId="30" w16cid:durableId="1327437394">
    <w:abstractNumId w:val="22"/>
  </w:num>
  <w:num w:numId="31" w16cid:durableId="916863114">
    <w:abstractNumId w:val="5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6"/>
  <w:removePersonalInformation/>
  <w:removeDateAndTime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4A70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62639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05D"/>
    <w:rsid w:val="000C6204"/>
    <w:rsid w:val="000C6463"/>
    <w:rsid w:val="000C7FFE"/>
    <w:rsid w:val="000D4FED"/>
    <w:rsid w:val="000D56CF"/>
    <w:rsid w:val="000D5975"/>
    <w:rsid w:val="000D5C83"/>
    <w:rsid w:val="000D75DD"/>
    <w:rsid w:val="000E2A30"/>
    <w:rsid w:val="000E3B4E"/>
    <w:rsid w:val="000E54AE"/>
    <w:rsid w:val="000E5ACA"/>
    <w:rsid w:val="000E6BE9"/>
    <w:rsid w:val="000F20BC"/>
    <w:rsid w:val="000F28C5"/>
    <w:rsid w:val="000F7E88"/>
    <w:rsid w:val="00101988"/>
    <w:rsid w:val="0010368A"/>
    <w:rsid w:val="001056D6"/>
    <w:rsid w:val="0010601D"/>
    <w:rsid w:val="00106E84"/>
    <w:rsid w:val="00110405"/>
    <w:rsid w:val="0011114D"/>
    <w:rsid w:val="001115EE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43E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2CFC"/>
    <w:rsid w:val="0014511A"/>
    <w:rsid w:val="001453BD"/>
    <w:rsid w:val="00145F72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954"/>
    <w:rsid w:val="001B6BB1"/>
    <w:rsid w:val="001C3940"/>
    <w:rsid w:val="001C4369"/>
    <w:rsid w:val="001C560A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3E97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5646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2A1"/>
    <w:rsid w:val="002257E4"/>
    <w:rsid w:val="002273F9"/>
    <w:rsid w:val="002274D5"/>
    <w:rsid w:val="002276A3"/>
    <w:rsid w:val="00227880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0C2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6641E"/>
    <w:rsid w:val="002707F5"/>
    <w:rsid w:val="00271746"/>
    <w:rsid w:val="002728F3"/>
    <w:rsid w:val="0027414E"/>
    <w:rsid w:val="0027472D"/>
    <w:rsid w:val="00274A79"/>
    <w:rsid w:val="00276748"/>
    <w:rsid w:val="002828E2"/>
    <w:rsid w:val="00283129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1C3F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131"/>
    <w:rsid w:val="002D5278"/>
    <w:rsid w:val="002D5D47"/>
    <w:rsid w:val="002D5DD6"/>
    <w:rsid w:val="002E1246"/>
    <w:rsid w:val="002E3278"/>
    <w:rsid w:val="002E3E9D"/>
    <w:rsid w:val="002E6397"/>
    <w:rsid w:val="002E7F9D"/>
    <w:rsid w:val="002F1DA0"/>
    <w:rsid w:val="002F3758"/>
    <w:rsid w:val="002F58FC"/>
    <w:rsid w:val="00301C4C"/>
    <w:rsid w:val="00301C75"/>
    <w:rsid w:val="003020BA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3AC"/>
    <w:rsid w:val="003A249A"/>
    <w:rsid w:val="003A69D7"/>
    <w:rsid w:val="003B03E6"/>
    <w:rsid w:val="003B169B"/>
    <w:rsid w:val="003B37BD"/>
    <w:rsid w:val="003B3C60"/>
    <w:rsid w:val="003B3DDD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092"/>
    <w:rsid w:val="003D3892"/>
    <w:rsid w:val="003D3F6F"/>
    <w:rsid w:val="003D47F6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463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1A38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1E"/>
    <w:rsid w:val="004E4537"/>
    <w:rsid w:val="004E4930"/>
    <w:rsid w:val="004E5205"/>
    <w:rsid w:val="004E5AE6"/>
    <w:rsid w:val="004E66AD"/>
    <w:rsid w:val="004E7269"/>
    <w:rsid w:val="004F1E3D"/>
    <w:rsid w:val="004F2AEC"/>
    <w:rsid w:val="004F2C68"/>
    <w:rsid w:val="004F4EED"/>
    <w:rsid w:val="004F6692"/>
    <w:rsid w:val="004F6940"/>
    <w:rsid w:val="004F7B63"/>
    <w:rsid w:val="00500D4D"/>
    <w:rsid w:val="00501931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56182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136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945"/>
    <w:rsid w:val="00620B3C"/>
    <w:rsid w:val="00620EA5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4AD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5DD0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127"/>
    <w:rsid w:val="006A4C2E"/>
    <w:rsid w:val="006A726C"/>
    <w:rsid w:val="006A73CD"/>
    <w:rsid w:val="006A79AF"/>
    <w:rsid w:val="006B13BD"/>
    <w:rsid w:val="006B2354"/>
    <w:rsid w:val="006B3266"/>
    <w:rsid w:val="006B46E9"/>
    <w:rsid w:val="006B5A11"/>
    <w:rsid w:val="006B6B6C"/>
    <w:rsid w:val="006B6B6F"/>
    <w:rsid w:val="006B6BC8"/>
    <w:rsid w:val="006C2621"/>
    <w:rsid w:val="006C3A56"/>
    <w:rsid w:val="006C4CCE"/>
    <w:rsid w:val="006C6660"/>
    <w:rsid w:val="006C6E4C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3F86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2AD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D6AFF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377F3"/>
    <w:rsid w:val="008428A0"/>
    <w:rsid w:val="00844D5B"/>
    <w:rsid w:val="00847E7A"/>
    <w:rsid w:val="00850072"/>
    <w:rsid w:val="00851009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0BA"/>
    <w:rsid w:val="008B3669"/>
    <w:rsid w:val="008C22D0"/>
    <w:rsid w:val="008C3405"/>
    <w:rsid w:val="008C356E"/>
    <w:rsid w:val="008C46E9"/>
    <w:rsid w:val="008C5FB6"/>
    <w:rsid w:val="008D5231"/>
    <w:rsid w:val="008D5C2F"/>
    <w:rsid w:val="008E03C5"/>
    <w:rsid w:val="008E2AC3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623A"/>
    <w:rsid w:val="00917827"/>
    <w:rsid w:val="009211F6"/>
    <w:rsid w:val="00924231"/>
    <w:rsid w:val="00924A5C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9D4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A4F60"/>
    <w:rsid w:val="009B20B8"/>
    <w:rsid w:val="009B241D"/>
    <w:rsid w:val="009B38BE"/>
    <w:rsid w:val="009B49D6"/>
    <w:rsid w:val="009B55D8"/>
    <w:rsid w:val="009C4736"/>
    <w:rsid w:val="009C575E"/>
    <w:rsid w:val="009C59E5"/>
    <w:rsid w:val="009C5A07"/>
    <w:rsid w:val="009C6E41"/>
    <w:rsid w:val="009D10EC"/>
    <w:rsid w:val="009D2786"/>
    <w:rsid w:val="009D2AEE"/>
    <w:rsid w:val="009D2DCC"/>
    <w:rsid w:val="009D39AA"/>
    <w:rsid w:val="009D56C3"/>
    <w:rsid w:val="009D7F8F"/>
    <w:rsid w:val="009E3171"/>
    <w:rsid w:val="009E37EA"/>
    <w:rsid w:val="009E57C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636"/>
    <w:rsid w:val="00A10F7D"/>
    <w:rsid w:val="00A1141E"/>
    <w:rsid w:val="00A12A7D"/>
    <w:rsid w:val="00A12E5E"/>
    <w:rsid w:val="00A163D9"/>
    <w:rsid w:val="00A1692D"/>
    <w:rsid w:val="00A1794F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788"/>
    <w:rsid w:val="00A46AB7"/>
    <w:rsid w:val="00A4712D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40A8"/>
    <w:rsid w:val="00A64A0F"/>
    <w:rsid w:val="00A66F1A"/>
    <w:rsid w:val="00A674F5"/>
    <w:rsid w:val="00A7135C"/>
    <w:rsid w:val="00A73645"/>
    <w:rsid w:val="00A7384F"/>
    <w:rsid w:val="00A73ACC"/>
    <w:rsid w:val="00A742F8"/>
    <w:rsid w:val="00A76693"/>
    <w:rsid w:val="00A76D57"/>
    <w:rsid w:val="00A770B8"/>
    <w:rsid w:val="00A81F9D"/>
    <w:rsid w:val="00A856E4"/>
    <w:rsid w:val="00A862D6"/>
    <w:rsid w:val="00A86A06"/>
    <w:rsid w:val="00A905DD"/>
    <w:rsid w:val="00A91797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3751"/>
    <w:rsid w:val="00AB4B9A"/>
    <w:rsid w:val="00AB59FC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0A2B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CD3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27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3CB1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3789A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BD0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0BC"/>
    <w:rsid w:val="00C75CA1"/>
    <w:rsid w:val="00C7677F"/>
    <w:rsid w:val="00C76AA4"/>
    <w:rsid w:val="00C776EA"/>
    <w:rsid w:val="00C776F3"/>
    <w:rsid w:val="00C801BB"/>
    <w:rsid w:val="00C802B6"/>
    <w:rsid w:val="00C8149C"/>
    <w:rsid w:val="00C82D42"/>
    <w:rsid w:val="00C84B85"/>
    <w:rsid w:val="00C90A03"/>
    <w:rsid w:val="00C9106A"/>
    <w:rsid w:val="00C919AD"/>
    <w:rsid w:val="00C92556"/>
    <w:rsid w:val="00C9334D"/>
    <w:rsid w:val="00C939BB"/>
    <w:rsid w:val="00C9417E"/>
    <w:rsid w:val="00C94948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D74CC"/>
    <w:rsid w:val="00CE1668"/>
    <w:rsid w:val="00CE371E"/>
    <w:rsid w:val="00CE6D47"/>
    <w:rsid w:val="00CF077A"/>
    <w:rsid w:val="00CF2008"/>
    <w:rsid w:val="00CF20D3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443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35B74"/>
    <w:rsid w:val="00D40229"/>
    <w:rsid w:val="00D410CF"/>
    <w:rsid w:val="00D41622"/>
    <w:rsid w:val="00D451CE"/>
    <w:rsid w:val="00D45447"/>
    <w:rsid w:val="00D5095C"/>
    <w:rsid w:val="00D55BE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999"/>
    <w:rsid w:val="00D96EE8"/>
    <w:rsid w:val="00DA095F"/>
    <w:rsid w:val="00DA272C"/>
    <w:rsid w:val="00DA29E4"/>
    <w:rsid w:val="00DA4370"/>
    <w:rsid w:val="00DA604D"/>
    <w:rsid w:val="00DA74C8"/>
    <w:rsid w:val="00DA7DB7"/>
    <w:rsid w:val="00DB2822"/>
    <w:rsid w:val="00DB2FA3"/>
    <w:rsid w:val="00DB33B2"/>
    <w:rsid w:val="00DB40C0"/>
    <w:rsid w:val="00DB5DAA"/>
    <w:rsid w:val="00DB67D0"/>
    <w:rsid w:val="00DC119C"/>
    <w:rsid w:val="00DC1B28"/>
    <w:rsid w:val="00DC2216"/>
    <w:rsid w:val="00DC2598"/>
    <w:rsid w:val="00DC4A50"/>
    <w:rsid w:val="00DC7A86"/>
    <w:rsid w:val="00DD077B"/>
    <w:rsid w:val="00DD1B33"/>
    <w:rsid w:val="00DD50E3"/>
    <w:rsid w:val="00DD53DF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1A32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3D4F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013B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0A60"/>
    <w:rsid w:val="00ED118C"/>
    <w:rsid w:val="00ED1B2D"/>
    <w:rsid w:val="00ED2589"/>
    <w:rsid w:val="00ED3AFE"/>
    <w:rsid w:val="00ED575E"/>
    <w:rsid w:val="00ED5A72"/>
    <w:rsid w:val="00ED5D8F"/>
    <w:rsid w:val="00ED691B"/>
    <w:rsid w:val="00ED6CB8"/>
    <w:rsid w:val="00ED748D"/>
    <w:rsid w:val="00ED7778"/>
    <w:rsid w:val="00EE1D6E"/>
    <w:rsid w:val="00EE2361"/>
    <w:rsid w:val="00EE317B"/>
    <w:rsid w:val="00EE58A1"/>
    <w:rsid w:val="00EE660D"/>
    <w:rsid w:val="00EF02F4"/>
    <w:rsid w:val="00EF2823"/>
    <w:rsid w:val="00EF2B95"/>
    <w:rsid w:val="00EF3FFD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1EF0"/>
    <w:rsid w:val="00F22267"/>
    <w:rsid w:val="00F22436"/>
    <w:rsid w:val="00F22922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134C"/>
    <w:rsid w:val="00F72538"/>
    <w:rsid w:val="00F7316E"/>
    <w:rsid w:val="00F7355A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191D"/>
    <w:rsid w:val="00FA47F0"/>
    <w:rsid w:val="00FA71E7"/>
    <w:rsid w:val="00FB0376"/>
    <w:rsid w:val="00FB109D"/>
    <w:rsid w:val="00FB34FB"/>
    <w:rsid w:val="00FB3D64"/>
    <w:rsid w:val="00FC052C"/>
    <w:rsid w:val="00FC09CD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  <w:style w:type="paragraph" w:customStyle="1" w:styleId="SubBabCustom1">
    <w:name w:val="SubBabCustom1"/>
    <w:basedOn w:val="Heading2"/>
    <w:link w:val="SubBabCustom1Char"/>
    <w:qFormat/>
    <w:rsid w:val="00215646"/>
    <w:rPr>
      <w:rFonts w:ascii="Times New Roman" w:hAnsi="Times New Roman"/>
      <w:b/>
      <w:color w:val="auto"/>
      <w:sz w:val="24"/>
    </w:rPr>
  </w:style>
  <w:style w:type="character" w:customStyle="1" w:styleId="SubBabCustom1Char">
    <w:name w:val="SubBabCustom1 Char"/>
    <w:basedOn w:val="Heading2Char"/>
    <w:link w:val="SubBabCustom1"/>
    <w:rsid w:val="00215646"/>
    <w:rPr>
      <w:rFonts w:ascii="Times New Roman" w:eastAsiaTheme="majorEastAsia" w:hAnsi="Times New Roman" w:cstheme="majorBidi"/>
      <w:b/>
      <w:color w:val="2E74B5" w:themeColor="accent1" w:themeShade="BF"/>
      <w:sz w:val="24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7752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751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580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image" Target="media/image7.jp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png"/><Relationship Id="rId22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3</Pages>
  <Words>3929</Words>
  <Characters>22398</Characters>
  <Application>Microsoft Office Word</Application>
  <DocSecurity>0</DocSecurity>
  <Lines>186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3-01-04T10:14:00Z</dcterms:created>
  <dcterms:modified xsi:type="dcterms:W3CDTF">2023-01-16T06:15:00Z</dcterms:modified>
</cp:coreProperties>
</file>